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6690DB0" w14:textId="6ECA129A" w:rsidR="0076287C" w:rsidRPr="00A0125E" w:rsidRDefault="0076287C" w:rsidP="0076287C">
      <w:pPr>
        <w:spacing w:line="480" w:lineRule="auto"/>
        <w:rPr>
          <w:rFonts w:ascii="Times New Roman" w:hAnsi="Times New Roman" w:cs="Times New Roman"/>
          <w:b/>
          <w:kern w:val="0"/>
          <w:sz w:val="28"/>
          <w:szCs w:val="28"/>
        </w:rPr>
      </w:pPr>
      <w:r w:rsidRPr="00A0125E">
        <w:rPr>
          <w:rFonts w:ascii="Times New Roman" w:hAnsi="Times New Roman" w:cs="Times New Roman"/>
          <w:b/>
          <w:kern w:val="0"/>
          <w:sz w:val="28"/>
          <w:szCs w:val="28"/>
        </w:rPr>
        <w:t xml:space="preserve">Supplementary </w:t>
      </w:r>
      <w:r>
        <w:rPr>
          <w:rFonts w:ascii="Times New Roman" w:hAnsi="Times New Roman" w:cs="Times New Roman"/>
          <w:b/>
          <w:kern w:val="0"/>
          <w:sz w:val="28"/>
          <w:szCs w:val="28"/>
        </w:rPr>
        <w:t>Tables</w:t>
      </w:r>
    </w:p>
    <w:p w14:paraId="073EDE40" w14:textId="77777777" w:rsidR="0076287C" w:rsidRPr="00A0125E" w:rsidRDefault="0076287C" w:rsidP="0076287C">
      <w:pPr>
        <w:wordWrap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0125E">
        <w:rPr>
          <w:rFonts w:ascii="Times New Roman" w:hAnsi="Times New Roman" w:cs="Times New Roman"/>
          <w:b/>
          <w:sz w:val="24"/>
          <w:szCs w:val="24"/>
        </w:rPr>
        <w:t>Genomic and metatranscriptomic analyses of carbon remineralization in an Antarctic polynya</w:t>
      </w:r>
    </w:p>
    <w:p w14:paraId="11E0F167" w14:textId="77777777" w:rsidR="0076287C" w:rsidRPr="00A0125E" w:rsidRDefault="0076287C" w:rsidP="0076287C">
      <w:pPr>
        <w:wordWrap/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D99C013" w14:textId="77777777" w:rsidR="0076287C" w:rsidRDefault="0076287C" w:rsidP="0076287C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0125E">
        <w:rPr>
          <w:rFonts w:ascii="Times New Roman" w:hAnsi="Times New Roman" w:cs="Times New Roman"/>
          <w:sz w:val="24"/>
          <w:szCs w:val="24"/>
        </w:rPr>
        <w:t>So-Jeong Kim, Jong-Geol Kim, Sang-Hoon Lee, Soo-Je Park, Joo-Han Gwak, Man-Young Jung, Won-Hyung Chung, Eun-Jin Yang, Jisoo Park, Jinyoung Jung, Yoonsoo Hahn, Jang-Cheon Cho, Eugene L. Madsen, Francisco Rodriguez-Valera, Jung-Ho Hyun and Sung-Keun Rhee</w:t>
      </w:r>
    </w:p>
    <w:p w14:paraId="0E6A99EF" w14:textId="77777777" w:rsidR="0076287C" w:rsidRDefault="0076287C" w:rsidP="0076287C">
      <w:pPr>
        <w:widowControl/>
        <w:wordWrap/>
        <w:autoSpaceDE/>
        <w:autoSpaceDN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br w:type="page"/>
      </w:r>
    </w:p>
    <w:p w14:paraId="0609105D" w14:textId="0D71F942" w:rsidR="00E51D4E" w:rsidRPr="006B62ED" w:rsidRDefault="00B51E83" w:rsidP="00E51D4E">
      <w:pPr>
        <w:wordWrap/>
        <w:adjustRightInd w:val="0"/>
        <w:spacing w:after="0" w:line="36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6B62E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="00B279B5" w:rsidRPr="006B62ED">
        <w:rPr>
          <w:rFonts w:ascii="Times New Roman" w:hAnsi="Times New Roman" w:cs="Times New Roman"/>
          <w:b/>
          <w:sz w:val="24"/>
          <w:szCs w:val="24"/>
        </w:rPr>
        <w:t>S</w:t>
      </w:r>
      <w:r w:rsidRPr="006B62ED">
        <w:rPr>
          <w:rFonts w:ascii="Times New Roman" w:hAnsi="Times New Roman" w:cs="Times New Roman"/>
          <w:b/>
          <w:sz w:val="24"/>
          <w:szCs w:val="24"/>
        </w:rPr>
        <w:t xml:space="preserve">1. </w:t>
      </w:r>
      <w:r w:rsidRPr="006B62ED">
        <w:rPr>
          <w:rFonts w:ascii="Times New Roman" w:hAnsi="Times New Roman" w:cs="Times New Roman"/>
          <w:sz w:val="24"/>
          <w:szCs w:val="24"/>
        </w:rPr>
        <w:t>Diversity and abundance of bacterial 16S rRNA gene sequences obtained by the pyrosequencing of PCR amplicons in this study. Taxa with frequencies of &lt;</w:t>
      </w:r>
      <w:r w:rsidR="00CE0DC5" w:rsidRPr="006B62ED">
        <w:rPr>
          <w:rFonts w:ascii="Times New Roman" w:hAnsi="Times New Roman" w:cs="Times New Roman"/>
          <w:sz w:val="24"/>
          <w:szCs w:val="24"/>
        </w:rPr>
        <w:t xml:space="preserve"> </w:t>
      </w:r>
      <w:r w:rsidRPr="006B62ED">
        <w:rPr>
          <w:rFonts w:ascii="Times New Roman" w:hAnsi="Times New Roman" w:cs="Times New Roman"/>
          <w:sz w:val="24"/>
          <w:szCs w:val="24"/>
        </w:rPr>
        <w:t xml:space="preserve">1% were omitted from all samples. </w:t>
      </w:r>
      <w:r w:rsidRPr="006B62ED">
        <w:rPr>
          <w:rFonts w:ascii="Times New Roman" w:hAnsi="Times New Roman" w:cs="Times New Roman"/>
          <w:kern w:val="0"/>
          <w:sz w:val="24"/>
          <w:szCs w:val="24"/>
        </w:rPr>
        <w:t>N/D; not detected.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2582"/>
        <w:gridCol w:w="1322"/>
        <w:gridCol w:w="1270"/>
        <w:gridCol w:w="1352"/>
        <w:gridCol w:w="1322"/>
        <w:gridCol w:w="1178"/>
      </w:tblGrid>
      <w:tr w:rsidR="006B62ED" w:rsidRPr="006B62ED" w14:paraId="2CFF0423" w14:textId="77777777" w:rsidTr="003E1DF9">
        <w:tc>
          <w:tcPr>
            <w:tcW w:w="2582" w:type="dxa"/>
            <w:tcBorders>
              <w:left w:val="nil"/>
              <w:bottom w:val="single" w:sz="4" w:space="0" w:color="auto"/>
              <w:right w:val="nil"/>
            </w:tcBorders>
          </w:tcPr>
          <w:p w14:paraId="24C57848" w14:textId="77777777" w:rsidR="005A0716" w:rsidRPr="006B62ED" w:rsidRDefault="005A071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2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6A43A59" w14:textId="77777777" w:rsidR="005A071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Peak-1</w:t>
            </w:r>
          </w:p>
        </w:tc>
        <w:tc>
          <w:tcPr>
            <w:tcW w:w="127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55F3A28" w14:textId="77777777" w:rsidR="005A071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Declining-1</w:t>
            </w:r>
          </w:p>
        </w:tc>
        <w:tc>
          <w:tcPr>
            <w:tcW w:w="135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146D17E" w14:textId="77777777" w:rsidR="005A071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Declining-2</w:t>
            </w:r>
          </w:p>
        </w:tc>
        <w:tc>
          <w:tcPr>
            <w:tcW w:w="132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4DFBB1F" w14:textId="77777777" w:rsidR="005A071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Peak-2</w:t>
            </w:r>
          </w:p>
        </w:tc>
        <w:tc>
          <w:tcPr>
            <w:tcW w:w="117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61A60C4" w14:textId="77777777" w:rsidR="005A071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Sea ice</w:t>
            </w:r>
          </w:p>
        </w:tc>
      </w:tr>
      <w:tr w:rsidR="006B62ED" w:rsidRPr="006B62ED" w14:paraId="3E050AA2" w14:textId="77777777" w:rsidTr="003E1DF9">
        <w:tc>
          <w:tcPr>
            <w:tcW w:w="2582" w:type="dxa"/>
            <w:tcBorders>
              <w:left w:val="nil"/>
              <w:bottom w:val="nil"/>
              <w:right w:val="nil"/>
            </w:tcBorders>
          </w:tcPr>
          <w:p w14:paraId="4E4E90C0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Raw reads</w:t>
            </w:r>
          </w:p>
        </w:tc>
        <w:tc>
          <w:tcPr>
            <w:tcW w:w="1322" w:type="dxa"/>
            <w:tcBorders>
              <w:left w:val="nil"/>
              <w:bottom w:val="nil"/>
              <w:right w:val="nil"/>
            </w:tcBorders>
            <w:vAlign w:val="center"/>
          </w:tcPr>
          <w:p w14:paraId="3713EE04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8108</w:t>
            </w:r>
          </w:p>
        </w:tc>
        <w:tc>
          <w:tcPr>
            <w:tcW w:w="1270" w:type="dxa"/>
            <w:tcBorders>
              <w:left w:val="nil"/>
              <w:bottom w:val="nil"/>
              <w:right w:val="nil"/>
            </w:tcBorders>
            <w:vAlign w:val="center"/>
          </w:tcPr>
          <w:p w14:paraId="129EE83F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6135</w:t>
            </w:r>
          </w:p>
        </w:tc>
        <w:tc>
          <w:tcPr>
            <w:tcW w:w="1352" w:type="dxa"/>
            <w:tcBorders>
              <w:left w:val="nil"/>
              <w:bottom w:val="nil"/>
              <w:right w:val="nil"/>
            </w:tcBorders>
            <w:vAlign w:val="center"/>
          </w:tcPr>
          <w:p w14:paraId="754075BA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5456</w:t>
            </w:r>
          </w:p>
        </w:tc>
        <w:tc>
          <w:tcPr>
            <w:tcW w:w="1322" w:type="dxa"/>
            <w:tcBorders>
              <w:left w:val="nil"/>
              <w:bottom w:val="nil"/>
              <w:right w:val="nil"/>
            </w:tcBorders>
            <w:vAlign w:val="center"/>
          </w:tcPr>
          <w:p w14:paraId="44F14D4B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1467</w:t>
            </w:r>
          </w:p>
        </w:tc>
        <w:tc>
          <w:tcPr>
            <w:tcW w:w="1178" w:type="dxa"/>
            <w:tcBorders>
              <w:left w:val="nil"/>
              <w:bottom w:val="nil"/>
              <w:right w:val="nil"/>
            </w:tcBorders>
            <w:vAlign w:val="center"/>
          </w:tcPr>
          <w:p w14:paraId="782EFF4C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7634</w:t>
            </w:r>
          </w:p>
        </w:tc>
      </w:tr>
      <w:tr w:rsidR="006B62ED" w:rsidRPr="006B62ED" w14:paraId="1FBCDFDC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6275C4C9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OTU*</w:t>
            </w: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  <w:vertAlign w:val="superscript"/>
              </w:rPr>
              <w:t>$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0B4E5A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66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C9ABC9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65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D016BC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330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050688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15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D88040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11</w:t>
            </w:r>
          </w:p>
        </w:tc>
      </w:tr>
      <w:tr w:rsidR="006B62ED" w:rsidRPr="006B62ED" w14:paraId="13DF1121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2BE4AEC6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Chao1 estimated richness</w:t>
            </w: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  <w:vertAlign w:val="superscript"/>
              </w:rPr>
              <w:t>$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11B014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89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9CDA69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633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73E4C1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745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1BAE8F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37.2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0473E6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476</w:t>
            </w:r>
          </w:p>
        </w:tc>
      </w:tr>
      <w:tr w:rsidR="006B62ED" w:rsidRPr="006B62ED" w14:paraId="4253D326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6FA0D8E8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Shannon’s index for diversity</w:t>
            </w: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  <w:vertAlign w:val="superscript"/>
              </w:rPr>
              <w:t>$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AE25C9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.205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EC39E8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3.181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76415D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3.300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B65C95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.774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AAB20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3.114</w:t>
            </w:r>
          </w:p>
        </w:tc>
      </w:tr>
      <w:tr w:rsidR="006B62ED" w:rsidRPr="006B62ED" w14:paraId="66F0778E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24D8418E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Simpson’s index for diversity (Inverse)</w:t>
            </w: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  <w:vertAlign w:val="superscript"/>
              </w:rPr>
              <w:t>$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57BBE1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0.7829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CF71AB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0.9007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48792D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0.9063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5D74D5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0.6945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580624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0.9063</w:t>
            </w:r>
          </w:p>
        </w:tc>
      </w:tr>
      <w:tr w:rsidR="006B62ED" w:rsidRPr="006B62ED" w14:paraId="38778CC4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322772AE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Good’s coverage (%)</w:t>
            </w: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  <w:vertAlign w:val="superscript"/>
              </w:rPr>
              <w:t>$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674CDC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98.5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FC70FB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97.0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873DF4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96.4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607B48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98.9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663121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98.1</w:t>
            </w:r>
          </w:p>
        </w:tc>
      </w:tr>
      <w:tr w:rsidR="006B62ED" w:rsidRPr="006B62ED" w14:paraId="0D0D622E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5D600382" w14:textId="77777777" w:rsidR="005A0716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axonomy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7376EE" w14:textId="77777777" w:rsidR="005A0716" w:rsidRPr="006B62ED" w:rsidRDefault="005A071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A66719" w14:textId="77777777" w:rsidR="005A0716" w:rsidRPr="006B62ED" w:rsidRDefault="005A071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CDED5F" w14:textId="77777777" w:rsidR="005A0716" w:rsidRPr="006B62ED" w:rsidRDefault="005A071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180D56" w14:textId="77777777" w:rsidR="005A0716" w:rsidRPr="006B62ED" w:rsidRDefault="005A071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C45C15" w14:textId="77777777" w:rsidR="005A0716" w:rsidRPr="006B62ED" w:rsidRDefault="005A071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</w:tr>
      <w:tr w:rsidR="006B62ED" w:rsidRPr="006B62ED" w14:paraId="289C43C9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557C3C4D" w14:textId="77777777" w:rsidR="005A0716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Bacteroidetes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223BA7" w14:textId="77777777" w:rsidR="005A0716" w:rsidRPr="006B62ED" w:rsidRDefault="005A071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573BCD" w14:textId="77777777" w:rsidR="005A0716" w:rsidRPr="006B62ED" w:rsidRDefault="005A071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9E01E9" w14:textId="77777777" w:rsidR="005A0716" w:rsidRPr="006B62ED" w:rsidRDefault="005A071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BC2AB3" w14:textId="77777777" w:rsidR="005A0716" w:rsidRPr="006B62ED" w:rsidRDefault="005A071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BEF3D0" w14:textId="77777777" w:rsidR="005A0716" w:rsidRPr="006B62ED" w:rsidRDefault="005A071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</w:tr>
      <w:tr w:rsidR="006B62ED" w:rsidRPr="006B62ED" w14:paraId="64CB8CB2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0DE14BF7" w14:textId="77777777" w:rsidR="005A0716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Flavobacteriales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2C0352" w14:textId="77777777" w:rsidR="005A0716" w:rsidRPr="006B62ED" w:rsidRDefault="005A071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882A4C" w14:textId="77777777" w:rsidR="005A0716" w:rsidRPr="006B62ED" w:rsidRDefault="005A071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CB605B" w14:textId="77777777" w:rsidR="005A0716" w:rsidRPr="006B62ED" w:rsidRDefault="005A071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3C461E" w14:textId="77777777" w:rsidR="005A0716" w:rsidRPr="006B62ED" w:rsidRDefault="005A071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5ADC8B" w14:textId="77777777" w:rsidR="005A0716" w:rsidRPr="006B62ED" w:rsidRDefault="005A071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</w:tr>
      <w:tr w:rsidR="006B62ED" w:rsidRPr="006B62ED" w14:paraId="0DC047D4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6FE17E73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 xml:space="preserve">Unclassified </w:t>
            </w: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Flavobacteriales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BCF04C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5B6A74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6.95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0FABA0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9.17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37D78A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.47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54AEBD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</w:tr>
      <w:tr w:rsidR="006B62ED" w:rsidRPr="006B62ED" w14:paraId="390A856E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24904837" w14:textId="77777777" w:rsidR="00434F69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 xml:space="preserve">Unclassifided </w:t>
            </w: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Cryomorphaceae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2F224C" w14:textId="77777777" w:rsidR="00434F69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439FEB" w14:textId="77777777" w:rsidR="00434F69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5AB9D7" w14:textId="77777777" w:rsidR="00434F69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981AD1" w14:textId="77777777" w:rsidR="00434F69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497B42" w14:textId="77777777" w:rsidR="00434F69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.32</w:t>
            </w:r>
          </w:p>
        </w:tc>
      </w:tr>
      <w:tr w:rsidR="006B62ED" w:rsidRPr="006B62ED" w14:paraId="74F29EB6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63ADA513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 xml:space="preserve">Unclassified </w:t>
            </w: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Flavobacteriaceae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A2BB1F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0.82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F15958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8.50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FD70F1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1.80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E29D93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0.93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C3E9F2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.24</w:t>
            </w:r>
          </w:p>
        </w:tc>
      </w:tr>
      <w:tr w:rsidR="006B62ED" w:rsidRPr="006B62ED" w14:paraId="65661121" w14:textId="77777777" w:rsidTr="003E1DF9">
        <w:trPr>
          <w:trHeight w:val="364"/>
        </w:trPr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BF95FE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Polaribacter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9FE13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37.37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C4FFB6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9.86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92B6AC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7.76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7697E3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50.50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ADAA2C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4.49</w:t>
            </w:r>
          </w:p>
        </w:tc>
      </w:tr>
      <w:tr w:rsidR="006B62ED" w:rsidRPr="006B62ED" w14:paraId="2876CB52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17AC1334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Psychroserpens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69812A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N/D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8D08D7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.08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98FF1E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N/D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7FE1AA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010057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N/D</w:t>
            </w:r>
          </w:p>
        </w:tc>
      </w:tr>
      <w:tr w:rsidR="006B62ED" w:rsidRPr="006B62ED" w14:paraId="73CD39C1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7062C7BA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Proteobacteria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951A97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29DB9D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DAD7D2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967F90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A87CEB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</w:tr>
      <w:tr w:rsidR="006B62ED" w:rsidRPr="006B62ED" w14:paraId="6581DB71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232DA105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Alphaproteobacteria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86F2B1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193AC7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F0D343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E58B8F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2794BD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</w:tr>
      <w:tr w:rsidR="006B62ED" w:rsidRPr="006B62ED" w14:paraId="7F286C4B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41CC7483" w14:textId="77777777" w:rsidR="00434F69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 xml:space="preserve">Unclassified </w:t>
            </w: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Alphaproteobacteria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9EA619" w14:textId="77777777" w:rsidR="00434F69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0.52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56E51F" w14:textId="77777777" w:rsidR="00434F69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A0C082" w14:textId="77777777" w:rsidR="00434F69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062AF2" w14:textId="77777777" w:rsidR="00434F69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AA5917" w14:textId="77777777" w:rsidR="00434F69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.46</w:t>
            </w:r>
          </w:p>
        </w:tc>
      </w:tr>
      <w:tr w:rsidR="006B62ED" w:rsidRPr="006B62ED" w14:paraId="794D3063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4CCF6824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Rhodobacterales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DB0BDD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62EE82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64C72B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39A394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4507E8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</w:tr>
      <w:tr w:rsidR="006B62ED" w:rsidRPr="006B62ED" w14:paraId="2C5C040E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21463DC7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 xml:space="preserve">Unclassified </w:t>
            </w: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Rhodobacteraceae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BCBFDB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18EFC0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6.27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2859F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5.36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BCFBAF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1010A9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.74</w:t>
            </w:r>
          </w:p>
        </w:tc>
      </w:tr>
      <w:tr w:rsidR="006B62ED" w:rsidRPr="006B62ED" w14:paraId="4933EF54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61144CB3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Loktanella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CF5108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649039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.23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FDBF43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.45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9F3E0A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1BD129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</w:tr>
      <w:tr w:rsidR="006B62ED" w:rsidRPr="006B62ED" w14:paraId="6DE7B3E0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687156C2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Octadecabacter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1A4A3C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.93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9EC002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6.09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38C8E4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5.73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7FCD8F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0.61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FDD52B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6.01</w:t>
            </w:r>
          </w:p>
        </w:tc>
      </w:tr>
      <w:tr w:rsidR="006B62ED" w:rsidRPr="006B62ED" w14:paraId="5340B6BF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6CEC8FBC" w14:textId="77777777" w:rsidR="00434F69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Pseudoruegeria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5306C6" w14:textId="77777777" w:rsidR="00434F69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37ADEC" w14:textId="77777777" w:rsidR="00434F69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N/D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182853" w14:textId="77777777" w:rsidR="00434F69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N/D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CFE014" w14:textId="77777777" w:rsidR="00434F69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N/D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D436A1" w14:textId="77777777" w:rsidR="00434F69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.37</w:t>
            </w:r>
          </w:p>
        </w:tc>
      </w:tr>
      <w:tr w:rsidR="006B62ED" w:rsidRPr="006B62ED" w14:paraId="4CBBAE72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74AFABAE" w14:textId="77777777" w:rsidR="00D968C6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Rickettsiales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5A1A70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B507A4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F2E6F6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330AC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BF375D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</w:tr>
      <w:tr w:rsidR="006B62ED" w:rsidRPr="006B62ED" w14:paraId="3CE4BD4B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57202614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SAR11 clade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619EDE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1.68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1856B5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5.00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C3301B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3.08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1920D2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4.04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0D0E28" w14:textId="77777777" w:rsidR="006A379A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2.68</w:t>
            </w:r>
          </w:p>
        </w:tc>
      </w:tr>
      <w:tr w:rsidR="006B62ED" w:rsidRPr="006B62ED" w14:paraId="57AB9B91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2E3EB8E5" w14:textId="77777777" w:rsidR="006A379A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Gammaproteobacteria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47EA15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EBE6A4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C1890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47373C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1EDA5B" w14:textId="77777777" w:rsidR="006A379A" w:rsidRPr="006B62ED" w:rsidRDefault="006A379A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</w:tr>
      <w:tr w:rsidR="006B62ED" w:rsidRPr="006B62ED" w14:paraId="2FD5F15A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6D7BE097" w14:textId="77777777" w:rsidR="00D968C6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 xml:space="preserve">Unclassified </w:t>
            </w: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Gammaproteobacteria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63F5AB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D481DA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.11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867523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.04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48C3F6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92A522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</w:tr>
      <w:tr w:rsidR="006B62ED" w:rsidRPr="006B62ED" w14:paraId="23AA99E5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3D98E808" w14:textId="77777777" w:rsidR="00D968C6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Alteromonadales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0A48AF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9329E1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BA8171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04AAB0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14E53A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</w:tr>
      <w:tr w:rsidR="006B62ED" w:rsidRPr="006B62ED" w14:paraId="1EA1D36F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62DEA607" w14:textId="77777777" w:rsidR="00D968C6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 xml:space="preserve">Unclassifided </w:t>
            </w: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Alteromonadales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945175" w14:textId="77777777" w:rsidR="00D968C6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N/D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05B318" w14:textId="77777777" w:rsidR="00D968C6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.11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B48565" w14:textId="77777777" w:rsidR="00D968C6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.45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6E6030" w14:textId="77777777" w:rsidR="00D968C6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N/D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6CEBE0" w14:textId="77777777" w:rsidR="00D968C6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</w:tr>
      <w:tr w:rsidR="006B62ED" w:rsidRPr="006B62ED" w14:paraId="45A7B254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413901BF" w14:textId="77777777" w:rsidR="00D968C6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 xml:space="preserve">Unclassifided </w:t>
            </w: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Alteromonadaceae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04CD9C" w14:textId="77777777" w:rsidR="00D968C6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50AF9E" w14:textId="77777777" w:rsidR="00D968C6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.85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6E00FC" w14:textId="77777777" w:rsidR="00D968C6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0.86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28B36A" w14:textId="77777777" w:rsidR="00D968C6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N/D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77CAB1" w14:textId="77777777" w:rsidR="00D968C6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0.53</w:t>
            </w:r>
          </w:p>
        </w:tc>
      </w:tr>
      <w:tr w:rsidR="006B62ED" w:rsidRPr="006B62ED" w14:paraId="4DB0AFBC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4D712C0A" w14:textId="77777777" w:rsidR="00D968C6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lastRenderedPageBreak/>
              <w:t>SAR92 clade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B34837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8.49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E60B85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.57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54C73B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.98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6BFB12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6.66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8BDD2B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4.72</w:t>
            </w:r>
          </w:p>
        </w:tc>
      </w:tr>
      <w:tr w:rsidR="006B62ED" w:rsidRPr="006B62ED" w14:paraId="1286A519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0E529578" w14:textId="77777777" w:rsidR="00D968C6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Oceanospirillales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3CCBBA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605BB6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AB3759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773031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809FFD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</w:tr>
      <w:tr w:rsidR="006B62ED" w:rsidRPr="006B62ED" w14:paraId="45A75D37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5278710B" w14:textId="77777777" w:rsidR="00D968C6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 xml:space="preserve">Unclassified </w:t>
            </w: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Oceanospirillaceae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959F57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8.72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0EBF79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0.66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D449F8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0.38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266DBC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30.36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4C9970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1.47</w:t>
            </w:r>
          </w:p>
        </w:tc>
      </w:tr>
      <w:tr w:rsidR="006B62ED" w:rsidRPr="006B62ED" w14:paraId="7F40A942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40AFE6D0" w14:textId="77777777" w:rsidR="00D968C6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SUP05 clade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369F9E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.97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963302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2FBFED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E2A5A9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0.52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FA37F0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3.09</w:t>
            </w:r>
          </w:p>
        </w:tc>
      </w:tr>
      <w:tr w:rsidR="006B62ED" w:rsidRPr="006B62ED" w14:paraId="5347D7C6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6EAA3638" w14:textId="77777777" w:rsidR="00D968C6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Thiotrichales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EEFC41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501177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BB09DA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75C157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871BF1" w14:textId="77777777" w:rsidR="00D968C6" w:rsidRPr="006B62ED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</w:tr>
      <w:tr w:rsidR="006B62ED" w:rsidRPr="006B62ED" w14:paraId="114105C6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062D9E00" w14:textId="77777777" w:rsidR="00D968C6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 xml:space="preserve">Unclassified </w:t>
            </w: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Piscirickettsiaceae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131C07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.12</w:t>
            </w: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26EA98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.34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02AFF2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4.07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24B1E2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3.35</w:t>
            </w: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C8CBD8" w14:textId="77777777" w:rsidR="00D968C6" w:rsidRPr="006B62ED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7.04</w:t>
            </w:r>
          </w:p>
        </w:tc>
      </w:tr>
      <w:tr w:rsidR="006B62ED" w:rsidRPr="006B62ED" w14:paraId="35E7360C" w14:textId="77777777" w:rsidTr="003E1DF9">
        <w:tc>
          <w:tcPr>
            <w:tcW w:w="2582" w:type="dxa"/>
            <w:tcBorders>
              <w:top w:val="nil"/>
              <w:left w:val="nil"/>
              <w:bottom w:val="nil"/>
              <w:right w:val="nil"/>
            </w:tcBorders>
          </w:tcPr>
          <w:p w14:paraId="06872A6A" w14:textId="77777777" w:rsidR="00D968C6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sz w:val="24"/>
                <w:szCs w:val="24"/>
              </w:rPr>
              <w:t>Deltaproteobacteria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72E1CE" w14:textId="77777777" w:rsidR="00D968C6" w:rsidRPr="006B62ED" w:rsidDel="00B96BE9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27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4D3F46" w14:textId="77777777" w:rsidR="00D968C6" w:rsidRPr="006B62ED" w:rsidDel="00B96BE9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815D69" w14:textId="77777777" w:rsidR="00D968C6" w:rsidRPr="006B62ED" w:rsidDel="00B96BE9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E95E16" w14:textId="77777777" w:rsidR="00D968C6" w:rsidRPr="006B62ED" w:rsidDel="00B96BE9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  <w:tc>
          <w:tcPr>
            <w:tcW w:w="117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CB3CC5" w14:textId="77777777" w:rsidR="00D968C6" w:rsidRPr="006B62ED" w:rsidDel="00B96BE9" w:rsidRDefault="00D968C6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</w:p>
        </w:tc>
      </w:tr>
      <w:tr w:rsidR="006B62ED" w:rsidRPr="006B62ED" w14:paraId="0F81EE45" w14:textId="77777777" w:rsidTr="003E1DF9">
        <w:tc>
          <w:tcPr>
            <w:tcW w:w="2582" w:type="dxa"/>
            <w:tcBorders>
              <w:top w:val="nil"/>
              <w:left w:val="nil"/>
              <w:right w:val="nil"/>
            </w:tcBorders>
          </w:tcPr>
          <w:p w14:paraId="02113418" w14:textId="77777777" w:rsidR="00D968C6" w:rsidRPr="006B62ED" w:rsidRDefault="00B51E83" w:rsidP="009061FA">
            <w:pPr>
              <w:jc w:val="left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SAR324 clade</w:t>
            </w:r>
          </w:p>
        </w:tc>
        <w:tc>
          <w:tcPr>
            <w:tcW w:w="1322" w:type="dxa"/>
            <w:tcBorders>
              <w:top w:val="nil"/>
              <w:left w:val="nil"/>
              <w:right w:val="nil"/>
            </w:tcBorders>
            <w:vAlign w:val="center"/>
          </w:tcPr>
          <w:p w14:paraId="69082601" w14:textId="77777777" w:rsidR="00D968C6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0.71</w:t>
            </w:r>
          </w:p>
        </w:tc>
        <w:tc>
          <w:tcPr>
            <w:tcW w:w="1270" w:type="dxa"/>
            <w:tcBorders>
              <w:top w:val="nil"/>
              <w:left w:val="nil"/>
              <w:right w:val="nil"/>
            </w:tcBorders>
            <w:vAlign w:val="center"/>
          </w:tcPr>
          <w:p w14:paraId="78A6D16C" w14:textId="77777777" w:rsidR="00D968C6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N/D</w:t>
            </w:r>
          </w:p>
        </w:tc>
        <w:tc>
          <w:tcPr>
            <w:tcW w:w="1352" w:type="dxa"/>
            <w:tcBorders>
              <w:top w:val="nil"/>
              <w:left w:val="nil"/>
              <w:right w:val="nil"/>
            </w:tcBorders>
            <w:vAlign w:val="center"/>
          </w:tcPr>
          <w:p w14:paraId="32BD2401" w14:textId="77777777" w:rsidR="00D968C6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322" w:type="dxa"/>
            <w:tcBorders>
              <w:top w:val="nil"/>
              <w:left w:val="nil"/>
              <w:right w:val="nil"/>
            </w:tcBorders>
            <w:vAlign w:val="center"/>
          </w:tcPr>
          <w:p w14:paraId="1D1B194D" w14:textId="77777777" w:rsidR="00D968C6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tr</w:t>
            </w:r>
          </w:p>
        </w:tc>
        <w:tc>
          <w:tcPr>
            <w:tcW w:w="1178" w:type="dxa"/>
            <w:tcBorders>
              <w:top w:val="nil"/>
              <w:left w:val="nil"/>
              <w:right w:val="nil"/>
            </w:tcBorders>
            <w:vAlign w:val="center"/>
          </w:tcPr>
          <w:p w14:paraId="33A657C5" w14:textId="77777777" w:rsidR="00D968C6" w:rsidRPr="006B62ED" w:rsidDel="00B96BE9" w:rsidRDefault="00B51E83" w:rsidP="009061FA">
            <w:pPr>
              <w:jc w:val="center"/>
              <w:rPr>
                <w:rFonts w:ascii="Times New Roman" w:eastAsia="맑은 고딕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.09</w:t>
            </w:r>
          </w:p>
        </w:tc>
      </w:tr>
    </w:tbl>
    <w:p w14:paraId="069E8E68" w14:textId="77777777" w:rsidR="00AA33E7" w:rsidRPr="006B62ED" w:rsidRDefault="006A379A" w:rsidP="001A5641">
      <w:pPr>
        <w:wordWrap/>
        <w:adjustRightInd w:val="0"/>
        <w:spacing w:after="0" w:line="36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6B62ED">
        <w:rPr>
          <w:rFonts w:ascii="Times New Roman" w:hAnsi="Times New Roman" w:cs="Times New Roman"/>
          <w:kern w:val="0"/>
          <w:sz w:val="24"/>
          <w:szCs w:val="24"/>
        </w:rPr>
        <w:t>*</w:t>
      </w:r>
      <w:r w:rsidR="005A0716" w:rsidRPr="006B62ED">
        <w:rPr>
          <w:rFonts w:ascii="Times New Roman" w:hAnsi="Times New Roman" w:cs="Times New Roman"/>
          <w:kern w:val="0"/>
          <w:sz w:val="24"/>
          <w:szCs w:val="24"/>
        </w:rPr>
        <w:t xml:space="preserve">An OTU was defined as containing sequences with </w:t>
      </w:r>
      <w:r w:rsidR="005945C0" w:rsidRPr="006B62ED">
        <w:rPr>
          <w:rFonts w:ascii="Times New Roman" w:hAnsi="Times New Roman" w:cs="Times New Roman"/>
          <w:kern w:val="0"/>
          <w:sz w:val="24"/>
          <w:szCs w:val="24"/>
        </w:rPr>
        <w:t>a</w:t>
      </w:r>
      <w:r w:rsidR="005A0716" w:rsidRPr="006B62ED">
        <w:rPr>
          <w:rFonts w:ascii="Times New Roman" w:hAnsi="Times New Roman" w:cs="Times New Roman"/>
          <w:kern w:val="0"/>
          <w:sz w:val="24"/>
          <w:szCs w:val="24"/>
        </w:rPr>
        <w:t xml:space="preserve"> similarity</w:t>
      </w:r>
      <w:r w:rsidR="005945C0" w:rsidRPr="006B62ED">
        <w:rPr>
          <w:rFonts w:ascii="Times New Roman" w:hAnsi="Times New Roman" w:cs="Times New Roman"/>
          <w:kern w:val="0"/>
          <w:sz w:val="24"/>
          <w:szCs w:val="24"/>
        </w:rPr>
        <w:t xml:space="preserve"> of at least 97%</w:t>
      </w:r>
      <w:r w:rsidR="005A0716" w:rsidRPr="006B62ED">
        <w:rPr>
          <w:rFonts w:ascii="Times New Roman" w:hAnsi="Times New Roman" w:cs="Times New Roman"/>
          <w:kern w:val="0"/>
          <w:sz w:val="24"/>
          <w:szCs w:val="24"/>
        </w:rPr>
        <w:t>. tr; &lt;</w:t>
      </w:r>
      <w:r w:rsidR="00CE0DC5" w:rsidRPr="006B62ED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A33E7" w:rsidRPr="006B62ED">
        <w:rPr>
          <w:rFonts w:ascii="Times New Roman" w:hAnsi="Times New Roman" w:cs="Times New Roman"/>
          <w:kern w:val="0"/>
          <w:sz w:val="24"/>
          <w:szCs w:val="24"/>
        </w:rPr>
        <w:t>0.5</w:t>
      </w:r>
      <w:r w:rsidR="005A0716" w:rsidRPr="006B62ED">
        <w:rPr>
          <w:rFonts w:ascii="Times New Roman" w:hAnsi="Times New Roman" w:cs="Times New Roman"/>
          <w:kern w:val="0"/>
          <w:sz w:val="24"/>
          <w:szCs w:val="24"/>
        </w:rPr>
        <w:t>% abundance</w:t>
      </w:r>
      <w:r w:rsidR="00AA33E7" w:rsidRPr="006B62ED">
        <w:rPr>
          <w:rFonts w:ascii="Times New Roman" w:hAnsi="Times New Roman" w:cs="Times New Roman"/>
          <w:kern w:val="0"/>
          <w:sz w:val="24"/>
          <w:szCs w:val="24"/>
        </w:rPr>
        <w:t>.</w:t>
      </w:r>
    </w:p>
    <w:p w14:paraId="0BC9EE3F" w14:textId="77777777" w:rsidR="00636CBA" w:rsidRPr="006B62ED" w:rsidRDefault="00636CBA" w:rsidP="001A5641">
      <w:pPr>
        <w:wordWrap/>
        <w:adjustRightInd w:val="0"/>
        <w:spacing w:after="0" w:line="36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6B62ED">
        <w:rPr>
          <w:rFonts w:ascii="Times New Roman" w:hAnsi="Times New Roman" w:cs="Times New Roman"/>
          <w:sz w:val="24"/>
          <w:szCs w:val="24"/>
          <w:vertAlign w:val="superscript"/>
        </w:rPr>
        <w:t>$</w:t>
      </w:r>
      <w:r w:rsidR="00D7277E" w:rsidRPr="006B62ED">
        <w:rPr>
          <w:rFonts w:ascii="Times New Roman" w:hAnsi="Times New Roman" w:cs="Times New Roman"/>
          <w:sz w:val="24"/>
          <w:szCs w:val="24"/>
        </w:rPr>
        <w:t xml:space="preserve">Alpha diversity metrics were calculated </w:t>
      </w:r>
      <w:r w:rsidR="001F1E3F" w:rsidRPr="006B62ED">
        <w:rPr>
          <w:rFonts w:ascii="Times New Roman" w:hAnsi="Times New Roman" w:cs="Times New Roman"/>
          <w:sz w:val="24"/>
          <w:szCs w:val="24"/>
        </w:rPr>
        <w:t xml:space="preserve">for an </w:t>
      </w:r>
      <w:r w:rsidR="00D7277E" w:rsidRPr="006B62ED">
        <w:rPr>
          <w:rFonts w:ascii="Times New Roman" w:hAnsi="Times New Roman" w:cs="Times New Roman"/>
          <w:sz w:val="24"/>
          <w:szCs w:val="24"/>
        </w:rPr>
        <w:t>even sequencing depth (</w:t>
      </w:r>
      <w:r w:rsidR="00F82691" w:rsidRPr="006B62ED">
        <w:rPr>
          <w:rFonts w:ascii="Times New Roman" w:hAnsi="Times New Roman" w:cs="Times New Roman"/>
          <w:sz w:val="24"/>
          <w:szCs w:val="24"/>
        </w:rPr>
        <w:t xml:space="preserve">5456 </w:t>
      </w:r>
      <w:r w:rsidR="00D7277E" w:rsidRPr="006B62ED">
        <w:rPr>
          <w:rFonts w:ascii="Times New Roman" w:hAnsi="Times New Roman" w:cs="Times New Roman"/>
          <w:sz w:val="24"/>
          <w:szCs w:val="24"/>
        </w:rPr>
        <w:t xml:space="preserve">reads </w:t>
      </w:r>
      <w:r w:rsidR="0003610D" w:rsidRPr="006B62ED">
        <w:rPr>
          <w:rFonts w:ascii="Times New Roman" w:hAnsi="Times New Roman" w:cs="Times New Roman"/>
          <w:sz w:val="24"/>
          <w:szCs w:val="24"/>
        </w:rPr>
        <w:t xml:space="preserve">subsampled </w:t>
      </w:r>
      <w:r w:rsidR="00D7277E" w:rsidRPr="006B62ED">
        <w:rPr>
          <w:rFonts w:ascii="Times New Roman" w:hAnsi="Times New Roman" w:cs="Times New Roman"/>
          <w:sz w:val="24"/>
          <w:szCs w:val="24"/>
        </w:rPr>
        <w:t xml:space="preserve">per sample). </w:t>
      </w:r>
    </w:p>
    <w:p w14:paraId="5CC59EC8" w14:textId="77777777" w:rsidR="00047078" w:rsidRPr="006B62ED" w:rsidRDefault="00047078" w:rsidP="001A5641">
      <w:pPr>
        <w:wordWrap/>
        <w:adjustRightInd w:val="0"/>
        <w:spacing w:after="0" w:line="36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</w:p>
    <w:p w14:paraId="24694BD4" w14:textId="77777777" w:rsidR="00047078" w:rsidRPr="006B62ED" w:rsidRDefault="00047078">
      <w:pPr>
        <w:widowControl/>
        <w:wordWrap/>
        <w:autoSpaceDE/>
        <w:autoSpaceDN/>
        <w:rPr>
          <w:rFonts w:ascii="Times New Roman" w:hAnsi="Times New Roman" w:cs="Times New Roman"/>
          <w:kern w:val="0"/>
          <w:sz w:val="24"/>
          <w:szCs w:val="24"/>
        </w:rPr>
      </w:pPr>
      <w:r w:rsidRPr="006B62ED">
        <w:rPr>
          <w:rFonts w:ascii="Times New Roman" w:hAnsi="Times New Roman" w:cs="Times New Roman"/>
          <w:kern w:val="0"/>
          <w:sz w:val="24"/>
          <w:szCs w:val="24"/>
        </w:rPr>
        <w:br w:type="page"/>
      </w:r>
    </w:p>
    <w:p w14:paraId="768ED071" w14:textId="3829DE7F" w:rsidR="00047078" w:rsidRPr="006B62ED" w:rsidRDefault="00D41834" w:rsidP="001A5641">
      <w:pPr>
        <w:wordWrap/>
        <w:adjustRightInd w:val="0"/>
        <w:spacing w:after="0" w:line="36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6B62ED">
        <w:rPr>
          <w:rFonts w:ascii="Times New Roman" w:hAnsi="Times New Roman" w:cs="Times New Roman"/>
          <w:b/>
          <w:kern w:val="0"/>
          <w:sz w:val="24"/>
          <w:szCs w:val="24"/>
        </w:rPr>
        <w:lastRenderedPageBreak/>
        <w:t xml:space="preserve">Supplementary Table </w:t>
      </w:r>
      <w:r w:rsidR="00B279B5" w:rsidRPr="006B62ED">
        <w:rPr>
          <w:rFonts w:ascii="Times New Roman" w:hAnsi="Times New Roman" w:cs="Times New Roman"/>
          <w:b/>
          <w:kern w:val="0"/>
          <w:sz w:val="24"/>
          <w:szCs w:val="24"/>
        </w:rPr>
        <w:t>S</w:t>
      </w:r>
      <w:r w:rsidR="001114FA" w:rsidRPr="006B62ED">
        <w:rPr>
          <w:rFonts w:ascii="Times New Roman" w:hAnsi="Times New Roman" w:cs="Times New Roman"/>
          <w:b/>
          <w:kern w:val="0"/>
          <w:sz w:val="24"/>
          <w:szCs w:val="24"/>
        </w:rPr>
        <w:t>2</w:t>
      </w:r>
      <w:r w:rsidR="00047078" w:rsidRPr="006B62ED">
        <w:rPr>
          <w:rFonts w:ascii="Times New Roman" w:hAnsi="Times New Roman" w:cs="Times New Roman"/>
          <w:b/>
          <w:kern w:val="0"/>
          <w:sz w:val="24"/>
          <w:szCs w:val="24"/>
        </w:rPr>
        <w:t>.</w:t>
      </w:r>
      <w:r w:rsidR="00047078" w:rsidRPr="006B62ED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E51D4E" w:rsidRPr="006B62ED">
        <w:rPr>
          <w:rFonts w:ascii="Times New Roman" w:hAnsi="Times New Roman" w:cs="Times New Roman"/>
          <w:kern w:val="0"/>
          <w:sz w:val="24"/>
          <w:szCs w:val="24"/>
        </w:rPr>
        <w:t>List of single marker genes from 12 bins and their phylogenetic position</w:t>
      </w:r>
      <w:r w:rsidR="00FB2E45" w:rsidRPr="006B62ED">
        <w:rPr>
          <w:rFonts w:ascii="Times New Roman" w:hAnsi="Times New Roman" w:cs="Times New Roman"/>
          <w:kern w:val="0"/>
          <w:sz w:val="24"/>
          <w:szCs w:val="24"/>
        </w:rPr>
        <w:t>s determined using</w:t>
      </w:r>
      <w:r w:rsidR="00E51D4E" w:rsidRPr="006B62ED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57BCD" w:rsidRPr="006B62ED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E51D4E" w:rsidRPr="006B62ED">
        <w:rPr>
          <w:rFonts w:ascii="Times New Roman" w:hAnsi="Times New Roman" w:cs="Times New Roman"/>
          <w:kern w:val="0"/>
          <w:sz w:val="24"/>
          <w:szCs w:val="24"/>
        </w:rPr>
        <w:t xml:space="preserve">NCBI NR database </w:t>
      </w:r>
      <w:r w:rsidR="00047078" w:rsidRPr="006B62ED">
        <w:rPr>
          <w:rFonts w:ascii="Times New Roman" w:hAnsi="Times New Roman" w:cs="Times New Roman"/>
          <w:kern w:val="0"/>
          <w:sz w:val="24"/>
          <w:szCs w:val="24"/>
        </w:rPr>
        <w:t>(</w:t>
      </w:r>
      <w:r w:rsidR="0077489E">
        <w:rPr>
          <w:rFonts w:ascii="Times New Roman" w:hAnsi="Times New Roman" w:cs="Times New Roman"/>
          <w:sz w:val="24"/>
          <w:szCs w:val="24"/>
        </w:rPr>
        <w:t xml:space="preserve">Refer to </w:t>
      </w:r>
      <w:r w:rsidR="0077489E">
        <w:rPr>
          <w:rFonts w:ascii="Times New Roman" w:hAnsi="Times New Roman" w:cs="Times New Roman" w:hint="eastAsia"/>
          <w:sz w:val="24"/>
          <w:szCs w:val="24"/>
        </w:rPr>
        <w:t>Addit</w:t>
      </w:r>
      <w:r w:rsidR="0077489E">
        <w:rPr>
          <w:rFonts w:ascii="Times New Roman" w:hAnsi="Times New Roman" w:cs="Times New Roman"/>
          <w:sz w:val="24"/>
          <w:szCs w:val="24"/>
        </w:rPr>
        <w:t>i</w:t>
      </w:r>
      <w:r w:rsidR="0077489E">
        <w:rPr>
          <w:rFonts w:ascii="Times New Roman" w:hAnsi="Times New Roman" w:cs="Times New Roman" w:hint="eastAsia"/>
          <w:sz w:val="24"/>
          <w:szCs w:val="24"/>
        </w:rPr>
        <w:t xml:space="preserve">onal </w:t>
      </w:r>
      <w:r w:rsidR="0077489E" w:rsidRPr="006B62ED">
        <w:rPr>
          <w:rFonts w:ascii="Times New Roman" w:hAnsi="Times New Roman" w:cs="Times New Roman"/>
          <w:sz w:val="24"/>
          <w:szCs w:val="24"/>
        </w:rPr>
        <w:t>Excel</w:t>
      </w:r>
      <w:r w:rsidR="0077489E">
        <w:rPr>
          <w:rFonts w:ascii="Times New Roman" w:hAnsi="Times New Roman" w:cs="Times New Roman"/>
          <w:sz w:val="24"/>
          <w:szCs w:val="24"/>
        </w:rPr>
        <w:t xml:space="preserve"> File</w:t>
      </w:r>
      <w:r w:rsidR="00047078" w:rsidRPr="006B62ED">
        <w:rPr>
          <w:rFonts w:ascii="Times New Roman" w:hAnsi="Times New Roman" w:cs="Times New Roman"/>
          <w:kern w:val="0"/>
          <w:sz w:val="24"/>
          <w:szCs w:val="24"/>
        </w:rPr>
        <w:t>).</w:t>
      </w:r>
    </w:p>
    <w:p w14:paraId="5FDF6361" w14:textId="77777777" w:rsidR="00F14A7B" w:rsidRPr="006B62ED" w:rsidRDefault="00F14A7B" w:rsidP="001A5641">
      <w:pPr>
        <w:wordWrap/>
        <w:adjustRightInd w:val="0"/>
        <w:spacing w:after="0" w:line="36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</w:p>
    <w:p w14:paraId="17F46279" w14:textId="77777777" w:rsidR="004A6947" w:rsidRPr="006B62ED" w:rsidRDefault="004A6947">
      <w:pPr>
        <w:widowControl/>
        <w:wordWrap/>
        <w:autoSpaceDE/>
        <w:autoSpaceDN/>
        <w:rPr>
          <w:rFonts w:ascii="Times New Roman" w:hAnsi="Times New Roman" w:cs="Times New Roman"/>
          <w:kern w:val="0"/>
          <w:sz w:val="24"/>
          <w:szCs w:val="24"/>
        </w:rPr>
      </w:pPr>
      <w:r w:rsidRPr="006B62ED">
        <w:rPr>
          <w:rFonts w:ascii="Times New Roman" w:hAnsi="Times New Roman" w:cs="Times New Roman"/>
          <w:kern w:val="0"/>
          <w:sz w:val="24"/>
          <w:szCs w:val="24"/>
        </w:rPr>
        <w:br w:type="page"/>
      </w:r>
    </w:p>
    <w:p w14:paraId="15727475" w14:textId="77777777" w:rsidR="004A6947" w:rsidRPr="006B62ED" w:rsidRDefault="004A6947" w:rsidP="004A6947">
      <w:pPr>
        <w:rPr>
          <w:rFonts w:ascii="Times New Roman" w:hAnsi="Times New Roman" w:cs="Times New Roman"/>
          <w:sz w:val="24"/>
          <w:szCs w:val="24"/>
        </w:rPr>
      </w:pPr>
      <w:r w:rsidRPr="006B62ED">
        <w:rPr>
          <w:rFonts w:ascii="Times New Roman" w:hAnsi="Times New Roman" w:cs="Times New Roman"/>
          <w:b/>
          <w:kern w:val="0"/>
          <w:sz w:val="24"/>
          <w:szCs w:val="24"/>
        </w:rPr>
        <w:lastRenderedPageBreak/>
        <w:t xml:space="preserve">Supplementary Table </w:t>
      </w:r>
      <w:r w:rsidR="001114FA" w:rsidRPr="006B62ED">
        <w:rPr>
          <w:rFonts w:ascii="Times New Roman" w:hAnsi="Times New Roman" w:cs="Times New Roman"/>
          <w:b/>
          <w:kern w:val="0"/>
          <w:sz w:val="24"/>
          <w:szCs w:val="24"/>
        </w:rPr>
        <w:t>S3</w:t>
      </w:r>
      <w:r w:rsidRPr="006B62ED">
        <w:rPr>
          <w:rFonts w:ascii="Times New Roman" w:hAnsi="Times New Roman" w:cs="Times New Roman"/>
          <w:b/>
          <w:kern w:val="0"/>
          <w:sz w:val="24"/>
          <w:szCs w:val="24"/>
        </w:rPr>
        <w:t>.</w:t>
      </w:r>
      <w:r w:rsidRPr="006B62ED">
        <w:rPr>
          <w:rFonts w:ascii="Times New Roman" w:hAnsi="Times New Roman" w:cs="Times New Roman"/>
          <w:kern w:val="0"/>
          <w:sz w:val="24"/>
          <w:szCs w:val="24"/>
        </w:rPr>
        <w:t xml:space="preserve"> DNA</w:t>
      </w:r>
      <w:r w:rsidR="0062303B" w:rsidRPr="006B62ED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6B62ED">
        <w:rPr>
          <w:rFonts w:ascii="Times New Roman" w:hAnsi="Times New Roman" w:cs="Times New Roman"/>
          <w:kern w:val="0"/>
          <w:sz w:val="24"/>
          <w:szCs w:val="24"/>
        </w:rPr>
        <w:t xml:space="preserve">reads mapped to AL1_Pel and three </w:t>
      </w:r>
      <w:r w:rsidRPr="006B62ED">
        <w:rPr>
          <w:rFonts w:ascii="Times New Roman" w:hAnsi="Times New Roman" w:cs="Times New Roman"/>
          <w:i/>
          <w:sz w:val="24"/>
          <w:szCs w:val="24"/>
        </w:rPr>
        <w:t xml:space="preserve">Pelagibacter </w:t>
      </w:r>
      <w:r w:rsidRPr="006B62ED">
        <w:rPr>
          <w:rFonts w:ascii="Times New Roman" w:hAnsi="Times New Roman" w:cs="Times New Roman"/>
          <w:sz w:val="24"/>
          <w:szCs w:val="24"/>
        </w:rPr>
        <w:t xml:space="preserve">genomes. 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97"/>
        <w:gridCol w:w="1873"/>
        <w:gridCol w:w="1873"/>
        <w:gridCol w:w="1873"/>
      </w:tblGrid>
      <w:tr w:rsidR="006B62ED" w:rsidRPr="006B62ED" w14:paraId="21582580" w14:textId="77777777" w:rsidTr="00E02F45">
        <w:trPr>
          <w:trHeight w:val="397"/>
        </w:trPr>
        <w:tc>
          <w:tcPr>
            <w:tcW w:w="339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2EA5E54" w14:textId="77777777" w:rsidR="004A6947" w:rsidRPr="006B62ED" w:rsidRDefault="004A6947" w:rsidP="00E02F4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31B4B3" w14:textId="77777777" w:rsidR="004A6947" w:rsidRPr="006B62ED" w:rsidRDefault="004A6947" w:rsidP="00E02F4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sz w:val="24"/>
                <w:szCs w:val="24"/>
              </w:rPr>
              <w:t>PK</w:t>
            </w:r>
          </w:p>
        </w:tc>
        <w:tc>
          <w:tcPr>
            <w:tcW w:w="18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EE1E5B" w14:textId="77777777" w:rsidR="004A6947" w:rsidRPr="006B62ED" w:rsidRDefault="004A6947" w:rsidP="00E02F4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sz w:val="24"/>
                <w:szCs w:val="24"/>
              </w:rPr>
              <w:t>DC</w:t>
            </w:r>
          </w:p>
        </w:tc>
        <w:tc>
          <w:tcPr>
            <w:tcW w:w="18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0F4F0A" w14:textId="77777777" w:rsidR="004A6947" w:rsidRPr="006B62ED" w:rsidRDefault="004A6947" w:rsidP="00E02F45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sz w:val="24"/>
                <w:szCs w:val="24"/>
              </w:rPr>
              <w:t>SI</w:t>
            </w:r>
          </w:p>
        </w:tc>
      </w:tr>
      <w:tr w:rsidR="006B62ED" w:rsidRPr="006B62ED" w14:paraId="14527F4C" w14:textId="77777777" w:rsidTr="00E02F45">
        <w:trPr>
          <w:trHeight w:val="397"/>
        </w:trPr>
        <w:tc>
          <w:tcPr>
            <w:tcW w:w="3397" w:type="dxa"/>
            <w:tcBorders>
              <w:top w:val="single" w:sz="4" w:space="0" w:color="auto"/>
            </w:tcBorders>
            <w:vAlign w:val="center"/>
          </w:tcPr>
          <w:p w14:paraId="4DA36482" w14:textId="77777777" w:rsidR="004A6947" w:rsidRPr="006B62ED" w:rsidRDefault="004A6947" w:rsidP="00E02F4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kern w:val="0"/>
                <w:sz w:val="24"/>
                <w:szCs w:val="24"/>
              </w:rPr>
              <w:t>AL1_Pel</w:t>
            </w:r>
          </w:p>
        </w:tc>
        <w:tc>
          <w:tcPr>
            <w:tcW w:w="1873" w:type="dxa"/>
            <w:tcBorders>
              <w:top w:val="single" w:sz="4" w:space="0" w:color="auto"/>
            </w:tcBorders>
            <w:vAlign w:val="center"/>
          </w:tcPr>
          <w:p w14:paraId="1053B43C" w14:textId="77777777" w:rsidR="004A6947" w:rsidRPr="006B62ED" w:rsidRDefault="004A6947" w:rsidP="00E02F4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4,518,392</w:t>
            </w:r>
          </w:p>
        </w:tc>
        <w:tc>
          <w:tcPr>
            <w:tcW w:w="1873" w:type="dxa"/>
            <w:tcBorders>
              <w:top w:val="single" w:sz="4" w:space="0" w:color="auto"/>
            </w:tcBorders>
            <w:vAlign w:val="center"/>
          </w:tcPr>
          <w:p w14:paraId="76360F93" w14:textId="77777777" w:rsidR="004A6947" w:rsidRPr="006B62ED" w:rsidRDefault="004A6947" w:rsidP="00E02F4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6,376,429</w:t>
            </w:r>
          </w:p>
        </w:tc>
        <w:tc>
          <w:tcPr>
            <w:tcW w:w="1873" w:type="dxa"/>
            <w:tcBorders>
              <w:top w:val="single" w:sz="4" w:space="0" w:color="auto"/>
            </w:tcBorders>
            <w:vAlign w:val="center"/>
          </w:tcPr>
          <w:p w14:paraId="130079EF" w14:textId="77777777" w:rsidR="004A6947" w:rsidRPr="006B62ED" w:rsidRDefault="004A6947" w:rsidP="00E02F4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9,356,686</w:t>
            </w:r>
          </w:p>
        </w:tc>
      </w:tr>
      <w:tr w:rsidR="006B62ED" w:rsidRPr="006B62ED" w14:paraId="5E15B5CE" w14:textId="77777777" w:rsidTr="00E02F45">
        <w:trPr>
          <w:trHeight w:val="397"/>
        </w:trPr>
        <w:tc>
          <w:tcPr>
            <w:tcW w:w="3397" w:type="dxa"/>
            <w:vAlign w:val="center"/>
          </w:tcPr>
          <w:p w14:paraId="3BEA464D" w14:textId="77777777" w:rsidR="004A6947" w:rsidRPr="006B62ED" w:rsidRDefault="004A6947" w:rsidP="00E02F45">
            <w:pPr>
              <w:rPr>
                <w:rFonts w:ascii="Times New Roman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Known </w:t>
            </w:r>
            <w:r w:rsidRPr="006B62ED">
              <w:rPr>
                <w:rFonts w:ascii="Times New Roman" w:hAnsi="Times New Roman" w:cs="Times New Roman"/>
                <w:i/>
                <w:kern w:val="0"/>
                <w:sz w:val="24"/>
                <w:szCs w:val="24"/>
              </w:rPr>
              <w:t>Pelagibacter</w:t>
            </w:r>
            <w:r w:rsidRPr="006B62ED">
              <w:rPr>
                <w:rFonts w:ascii="Times New Roman" w:hAnsi="Times New Roman" w:cs="Times New Roman"/>
                <w:kern w:val="0"/>
                <w:sz w:val="24"/>
                <w:szCs w:val="24"/>
              </w:rPr>
              <w:t xml:space="preserve"> genomes*</w:t>
            </w:r>
          </w:p>
        </w:tc>
        <w:tc>
          <w:tcPr>
            <w:tcW w:w="1873" w:type="dxa"/>
            <w:vAlign w:val="center"/>
          </w:tcPr>
          <w:p w14:paraId="2597BA96" w14:textId="77777777" w:rsidR="004A6947" w:rsidRPr="006B62ED" w:rsidRDefault="004A6947" w:rsidP="00E02F4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,756,367</w:t>
            </w:r>
          </w:p>
        </w:tc>
        <w:tc>
          <w:tcPr>
            <w:tcW w:w="1873" w:type="dxa"/>
            <w:vAlign w:val="center"/>
          </w:tcPr>
          <w:p w14:paraId="48DDD253" w14:textId="77777777" w:rsidR="004A6947" w:rsidRPr="006B62ED" w:rsidRDefault="004A6947" w:rsidP="00E02F4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2,471,753</w:t>
            </w:r>
          </w:p>
        </w:tc>
        <w:tc>
          <w:tcPr>
            <w:tcW w:w="1873" w:type="dxa"/>
            <w:vAlign w:val="center"/>
          </w:tcPr>
          <w:p w14:paraId="00DA9F16" w14:textId="77777777" w:rsidR="004A6947" w:rsidRPr="006B62ED" w:rsidRDefault="004A6947" w:rsidP="00E02F4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sz w:val="24"/>
                <w:szCs w:val="24"/>
              </w:rPr>
              <w:t>11,473,960</w:t>
            </w:r>
          </w:p>
        </w:tc>
      </w:tr>
    </w:tbl>
    <w:p w14:paraId="01EC7D20" w14:textId="77777777" w:rsidR="004A6947" w:rsidRPr="006B62ED" w:rsidRDefault="004A6947" w:rsidP="004A6947">
      <w:pPr>
        <w:rPr>
          <w:rFonts w:ascii="Times New Roman" w:hAnsi="Times New Roman" w:cs="Times New Roman"/>
          <w:sz w:val="24"/>
          <w:szCs w:val="24"/>
        </w:rPr>
      </w:pPr>
      <w:r w:rsidRPr="006B62ED">
        <w:rPr>
          <w:rFonts w:ascii="Times New Roman" w:hAnsi="Times New Roman" w:cs="Times New Roman"/>
          <w:sz w:val="24"/>
          <w:szCs w:val="24"/>
        </w:rPr>
        <w:t>*</w:t>
      </w:r>
      <w:r w:rsidRPr="006B62ED">
        <w:rPr>
          <w:rFonts w:ascii="Times New Roman" w:hAnsi="Times New Roman" w:cs="Times New Roman"/>
          <w:i/>
          <w:sz w:val="24"/>
          <w:szCs w:val="24"/>
        </w:rPr>
        <w:t xml:space="preserve">Pelagibacter </w:t>
      </w:r>
      <w:r w:rsidRPr="006B62ED">
        <w:rPr>
          <w:rFonts w:ascii="Times New Roman" w:hAnsi="Times New Roman" w:cs="Times New Roman"/>
          <w:sz w:val="24"/>
          <w:szCs w:val="24"/>
        </w:rPr>
        <w:t xml:space="preserve">sp. HTCC7211, </w:t>
      </w:r>
      <w:r w:rsidRPr="006B62ED">
        <w:rPr>
          <w:rFonts w:ascii="Times New Roman" w:hAnsi="Times New Roman" w:cs="Times New Roman"/>
          <w:i/>
          <w:sz w:val="24"/>
          <w:szCs w:val="24"/>
        </w:rPr>
        <w:t>Pelagibacter</w:t>
      </w:r>
      <w:r w:rsidRPr="006B62ED">
        <w:rPr>
          <w:rFonts w:ascii="Times New Roman" w:hAnsi="Times New Roman" w:cs="Times New Roman"/>
          <w:sz w:val="24"/>
          <w:szCs w:val="24"/>
        </w:rPr>
        <w:t xml:space="preserve"> sp. IMCC9063</w:t>
      </w:r>
      <w:r w:rsidR="0062303B" w:rsidRPr="006B62ED">
        <w:rPr>
          <w:rFonts w:ascii="Times New Roman" w:hAnsi="Times New Roman" w:cs="Times New Roman"/>
          <w:sz w:val="24"/>
          <w:szCs w:val="24"/>
        </w:rPr>
        <w:t>,</w:t>
      </w:r>
      <w:r w:rsidRPr="006B62ED">
        <w:rPr>
          <w:rFonts w:ascii="Times New Roman" w:hAnsi="Times New Roman" w:cs="Times New Roman"/>
          <w:sz w:val="24"/>
          <w:szCs w:val="24"/>
        </w:rPr>
        <w:t xml:space="preserve"> and </w:t>
      </w:r>
      <w:r w:rsidRPr="006B62ED">
        <w:rPr>
          <w:rFonts w:ascii="Times New Roman" w:hAnsi="Times New Roman" w:cs="Times New Roman"/>
          <w:i/>
          <w:sz w:val="24"/>
          <w:szCs w:val="24"/>
        </w:rPr>
        <w:t>Pelagibacter ubique</w:t>
      </w:r>
      <w:r w:rsidR="00E711BF" w:rsidRPr="006B62ED">
        <w:rPr>
          <w:rFonts w:ascii="Times New Roman" w:hAnsi="Times New Roman" w:cs="Times New Roman"/>
          <w:sz w:val="24"/>
          <w:szCs w:val="24"/>
        </w:rPr>
        <w:t xml:space="preserve"> HTCC1062</w:t>
      </w:r>
    </w:p>
    <w:p w14:paraId="6888F908" w14:textId="77777777" w:rsidR="004A6947" w:rsidRPr="006B62ED" w:rsidRDefault="004A6947" w:rsidP="004A6947">
      <w:pPr>
        <w:widowControl/>
        <w:wordWrap/>
        <w:autoSpaceDE/>
        <w:autoSpaceDN/>
        <w:rPr>
          <w:rFonts w:ascii="Times New Roman" w:hAnsi="Times New Roman" w:cs="Times New Roman"/>
          <w:kern w:val="0"/>
          <w:sz w:val="24"/>
          <w:szCs w:val="24"/>
        </w:rPr>
      </w:pPr>
      <w:r w:rsidRPr="006B62ED">
        <w:rPr>
          <w:rFonts w:ascii="Times New Roman" w:hAnsi="Times New Roman" w:cs="Times New Roman"/>
          <w:kern w:val="0"/>
          <w:sz w:val="24"/>
          <w:szCs w:val="24"/>
        </w:rPr>
        <w:br w:type="page"/>
      </w:r>
    </w:p>
    <w:p w14:paraId="69C6A1E4" w14:textId="77777777" w:rsidR="004A6947" w:rsidRPr="006B62ED" w:rsidRDefault="004A6947" w:rsidP="004A6947">
      <w:pPr>
        <w:wordWrap/>
        <w:adjustRightInd w:val="0"/>
        <w:spacing w:after="0" w:line="36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6B62ED">
        <w:rPr>
          <w:rFonts w:ascii="Times New Roman" w:hAnsi="Times New Roman" w:cs="Times New Roman"/>
          <w:b/>
          <w:kern w:val="0"/>
          <w:sz w:val="24"/>
          <w:szCs w:val="24"/>
        </w:rPr>
        <w:lastRenderedPageBreak/>
        <w:t xml:space="preserve">Supplementary Table </w:t>
      </w:r>
      <w:r w:rsidR="001114FA" w:rsidRPr="006B62ED">
        <w:rPr>
          <w:rFonts w:ascii="Times New Roman" w:hAnsi="Times New Roman" w:cs="Times New Roman"/>
          <w:b/>
          <w:kern w:val="0"/>
          <w:sz w:val="24"/>
          <w:szCs w:val="24"/>
        </w:rPr>
        <w:t>S4</w:t>
      </w:r>
      <w:r w:rsidRPr="006B62ED">
        <w:rPr>
          <w:rFonts w:ascii="Times New Roman" w:hAnsi="Times New Roman" w:cs="Times New Roman"/>
          <w:b/>
          <w:kern w:val="0"/>
          <w:sz w:val="24"/>
          <w:szCs w:val="24"/>
        </w:rPr>
        <w:t>.</w:t>
      </w:r>
      <w:r w:rsidRPr="006B62ED">
        <w:rPr>
          <w:rFonts w:ascii="Times New Roman" w:hAnsi="Times New Roman" w:cs="Times New Roman"/>
          <w:kern w:val="0"/>
          <w:sz w:val="24"/>
          <w:szCs w:val="24"/>
        </w:rPr>
        <w:t xml:space="preserve"> Abundance (phylum level) of 16S rRNA gene among DNA reads. tr, &lt;</w:t>
      </w:r>
      <w:r w:rsidR="00CE0DC5" w:rsidRPr="006B62ED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6B62ED">
        <w:rPr>
          <w:rFonts w:ascii="Times New Roman" w:hAnsi="Times New Roman" w:cs="Times New Roman"/>
          <w:kern w:val="0"/>
          <w:sz w:val="24"/>
          <w:szCs w:val="24"/>
        </w:rPr>
        <w:t>0.1%; N/D, not detected.</w:t>
      </w:r>
    </w:p>
    <w:tbl>
      <w:tblPr>
        <w:tblStyle w:val="a3"/>
        <w:tblW w:w="640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60"/>
        <w:gridCol w:w="1080"/>
        <w:gridCol w:w="1080"/>
        <w:gridCol w:w="1080"/>
      </w:tblGrid>
      <w:tr w:rsidR="006B62ED" w:rsidRPr="006B62ED" w14:paraId="067CBBFA" w14:textId="77777777" w:rsidTr="00E02F45">
        <w:trPr>
          <w:trHeight w:val="330"/>
        </w:trPr>
        <w:tc>
          <w:tcPr>
            <w:tcW w:w="316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43D8D96" w14:textId="77777777" w:rsidR="004A6947" w:rsidRPr="006B62ED" w:rsidRDefault="004A6947" w:rsidP="00E02F45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 xml:space="preserve">　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86D5A3B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b/>
                <w:bCs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bCs/>
                <w:kern w:val="0"/>
                <w:sz w:val="22"/>
              </w:rPr>
              <w:t>PK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62B5FC1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b/>
                <w:bCs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bCs/>
                <w:kern w:val="0"/>
                <w:sz w:val="22"/>
              </w:rPr>
              <w:t>DC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9052C2D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b/>
                <w:bCs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bCs/>
                <w:kern w:val="0"/>
                <w:sz w:val="22"/>
              </w:rPr>
              <w:t>SI</w:t>
            </w:r>
          </w:p>
        </w:tc>
      </w:tr>
      <w:tr w:rsidR="006B62ED" w:rsidRPr="006B62ED" w14:paraId="70412CC2" w14:textId="77777777" w:rsidTr="00E02F45">
        <w:trPr>
          <w:trHeight w:val="330"/>
        </w:trPr>
        <w:tc>
          <w:tcPr>
            <w:tcW w:w="3160" w:type="dxa"/>
            <w:tcBorders>
              <w:top w:val="single" w:sz="4" w:space="0" w:color="auto"/>
            </w:tcBorders>
            <w:noWrap/>
            <w:hideMark/>
          </w:tcPr>
          <w:p w14:paraId="7A44226F" w14:textId="77777777" w:rsidR="004A6947" w:rsidRPr="006B62ED" w:rsidRDefault="004A6947" w:rsidP="00E02F45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  <w:t>Actinobacteria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noWrap/>
            <w:hideMark/>
          </w:tcPr>
          <w:p w14:paraId="22E9FA81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4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noWrap/>
            <w:hideMark/>
          </w:tcPr>
          <w:p w14:paraId="053BFC36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5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noWrap/>
            <w:hideMark/>
          </w:tcPr>
          <w:p w14:paraId="694752D2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6</w:t>
            </w:r>
          </w:p>
        </w:tc>
      </w:tr>
      <w:tr w:rsidR="006B62ED" w:rsidRPr="006B62ED" w14:paraId="626740DC" w14:textId="77777777" w:rsidTr="00E02F45">
        <w:trPr>
          <w:trHeight w:val="330"/>
        </w:trPr>
        <w:tc>
          <w:tcPr>
            <w:tcW w:w="3160" w:type="dxa"/>
            <w:noWrap/>
            <w:hideMark/>
          </w:tcPr>
          <w:p w14:paraId="0F5F12F4" w14:textId="77777777" w:rsidR="004A6947" w:rsidRPr="006B62ED" w:rsidRDefault="004A6947" w:rsidP="00E02F45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  <w:t>Bacteroidetes</w:t>
            </w:r>
          </w:p>
        </w:tc>
        <w:tc>
          <w:tcPr>
            <w:tcW w:w="1080" w:type="dxa"/>
            <w:noWrap/>
            <w:hideMark/>
          </w:tcPr>
          <w:p w14:paraId="4D66D383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3.1</w:t>
            </w:r>
          </w:p>
        </w:tc>
        <w:tc>
          <w:tcPr>
            <w:tcW w:w="1080" w:type="dxa"/>
            <w:noWrap/>
            <w:hideMark/>
          </w:tcPr>
          <w:p w14:paraId="7CCD1D41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3.8</w:t>
            </w:r>
          </w:p>
        </w:tc>
        <w:tc>
          <w:tcPr>
            <w:tcW w:w="1080" w:type="dxa"/>
            <w:noWrap/>
            <w:hideMark/>
          </w:tcPr>
          <w:p w14:paraId="63E8508E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8.7</w:t>
            </w:r>
          </w:p>
        </w:tc>
      </w:tr>
      <w:tr w:rsidR="006B62ED" w:rsidRPr="006B62ED" w14:paraId="469099A4" w14:textId="77777777" w:rsidTr="00E02F45">
        <w:trPr>
          <w:trHeight w:val="330"/>
        </w:trPr>
        <w:tc>
          <w:tcPr>
            <w:tcW w:w="3160" w:type="dxa"/>
            <w:noWrap/>
            <w:hideMark/>
          </w:tcPr>
          <w:p w14:paraId="2E3019A1" w14:textId="77777777" w:rsidR="004A6947" w:rsidRPr="006B62ED" w:rsidRDefault="004A6947" w:rsidP="00E02F45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  <w:t>Cyanobacteria</w:t>
            </w:r>
          </w:p>
        </w:tc>
        <w:tc>
          <w:tcPr>
            <w:tcW w:w="1080" w:type="dxa"/>
            <w:noWrap/>
            <w:hideMark/>
          </w:tcPr>
          <w:p w14:paraId="065409F0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.9</w:t>
            </w:r>
          </w:p>
        </w:tc>
        <w:tc>
          <w:tcPr>
            <w:tcW w:w="1080" w:type="dxa"/>
            <w:noWrap/>
            <w:hideMark/>
          </w:tcPr>
          <w:p w14:paraId="610DE47F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.1</w:t>
            </w:r>
          </w:p>
        </w:tc>
        <w:tc>
          <w:tcPr>
            <w:tcW w:w="1080" w:type="dxa"/>
            <w:noWrap/>
            <w:hideMark/>
          </w:tcPr>
          <w:p w14:paraId="6D03D1B2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.4</w:t>
            </w:r>
          </w:p>
        </w:tc>
      </w:tr>
      <w:tr w:rsidR="006B62ED" w:rsidRPr="006B62ED" w14:paraId="7BEAA6CE" w14:textId="77777777" w:rsidTr="00E02F45">
        <w:trPr>
          <w:trHeight w:val="330"/>
        </w:trPr>
        <w:tc>
          <w:tcPr>
            <w:tcW w:w="3160" w:type="dxa"/>
            <w:noWrap/>
            <w:hideMark/>
          </w:tcPr>
          <w:p w14:paraId="34630BB6" w14:textId="77777777" w:rsidR="004A6947" w:rsidRPr="006B62ED" w:rsidRDefault="004A6947" w:rsidP="00E02F45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  <w:t>Firmicutes</w:t>
            </w:r>
          </w:p>
        </w:tc>
        <w:tc>
          <w:tcPr>
            <w:tcW w:w="1080" w:type="dxa"/>
            <w:noWrap/>
            <w:hideMark/>
          </w:tcPr>
          <w:p w14:paraId="56C50481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2</w:t>
            </w:r>
          </w:p>
        </w:tc>
        <w:tc>
          <w:tcPr>
            <w:tcW w:w="1080" w:type="dxa"/>
            <w:noWrap/>
            <w:hideMark/>
          </w:tcPr>
          <w:p w14:paraId="5F4ABC54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3</w:t>
            </w:r>
          </w:p>
        </w:tc>
        <w:tc>
          <w:tcPr>
            <w:tcW w:w="1080" w:type="dxa"/>
            <w:noWrap/>
            <w:hideMark/>
          </w:tcPr>
          <w:p w14:paraId="5127B8D5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4</w:t>
            </w:r>
          </w:p>
        </w:tc>
      </w:tr>
      <w:tr w:rsidR="006B62ED" w:rsidRPr="006B62ED" w14:paraId="1D15202C" w14:textId="77777777" w:rsidTr="00E02F45">
        <w:trPr>
          <w:trHeight w:val="330"/>
        </w:trPr>
        <w:tc>
          <w:tcPr>
            <w:tcW w:w="3160" w:type="dxa"/>
            <w:noWrap/>
          </w:tcPr>
          <w:p w14:paraId="740E2E76" w14:textId="77777777" w:rsidR="004A6947" w:rsidRPr="006B62ED" w:rsidRDefault="004A6947" w:rsidP="00E02F45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  <w:t>Proteobacteria</w:t>
            </w:r>
          </w:p>
        </w:tc>
        <w:tc>
          <w:tcPr>
            <w:tcW w:w="1080" w:type="dxa"/>
            <w:noWrap/>
          </w:tcPr>
          <w:p w14:paraId="5F1947FF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1080" w:type="dxa"/>
            <w:noWrap/>
          </w:tcPr>
          <w:p w14:paraId="67EBE776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1080" w:type="dxa"/>
            <w:noWrap/>
          </w:tcPr>
          <w:p w14:paraId="601B944C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</w:tr>
      <w:tr w:rsidR="006B62ED" w:rsidRPr="006B62ED" w14:paraId="59CFE81C" w14:textId="77777777" w:rsidTr="00E02F45">
        <w:trPr>
          <w:trHeight w:val="330"/>
        </w:trPr>
        <w:tc>
          <w:tcPr>
            <w:tcW w:w="3160" w:type="dxa"/>
            <w:noWrap/>
            <w:hideMark/>
          </w:tcPr>
          <w:p w14:paraId="4E7FF56D" w14:textId="77777777" w:rsidR="004A6947" w:rsidRPr="006B62ED" w:rsidRDefault="004A6947" w:rsidP="00E02F45">
            <w:pPr>
              <w:widowControl/>
              <w:wordWrap/>
              <w:autoSpaceDE/>
              <w:autoSpaceDN/>
              <w:ind w:firstLineChars="100" w:firstLine="220"/>
              <w:jc w:val="left"/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  <w:t>Alphaproteobacteria</w:t>
            </w:r>
          </w:p>
        </w:tc>
        <w:tc>
          <w:tcPr>
            <w:tcW w:w="1080" w:type="dxa"/>
            <w:noWrap/>
            <w:hideMark/>
          </w:tcPr>
          <w:p w14:paraId="1DF72E57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9</w:t>
            </w:r>
          </w:p>
        </w:tc>
        <w:tc>
          <w:tcPr>
            <w:tcW w:w="1080" w:type="dxa"/>
            <w:noWrap/>
            <w:hideMark/>
          </w:tcPr>
          <w:p w14:paraId="2EB98DFB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.4</w:t>
            </w:r>
          </w:p>
        </w:tc>
        <w:tc>
          <w:tcPr>
            <w:tcW w:w="1080" w:type="dxa"/>
            <w:noWrap/>
            <w:hideMark/>
          </w:tcPr>
          <w:p w14:paraId="1F88AFE0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.4</w:t>
            </w:r>
          </w:p>
        </w:tc>
      </w:tr>
      <w:tr w:rsidR="006B62ED" w:rsidRPr="006B62ED" w14:paraId="14259887" w14:textId="77777777" w:rsidTr="00E02F45">
        <w:trPr>
          <w:trHeight w:val="330"/>
        </w:trPr>
        <w:tc>
          <w:tcPr>
            <w:tcW w:w="3160" w:type="dxa"/>
            <w:noWrap/>
            <w:hideMark/>
          </w:tcPr>
          <w:p w14:paraId="18085BCE" w14:textId="77777777" w:rsidR="004A6947" w:rsidRPr="006B62ED" w:rsidRDefault="004A6947" w:rsidP="00E02F45">
            <w:pPr>
              <w:widowControl/>
              <w:wordWrap/>
              <w:autoSpaceDE/>
              <w:autoSpaceDN/>
              <w:ind w:firstLineChars="100" w:firstLine="220"/>
              <w:jc w:val="left"/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  <w:t>Betaproteobacteria</w:t>
            </w:r>
          </w:p>
        </w:tc>
        <w:tc>
          <w:tcPr>
            <w:tcW w:w="1080" w:type="dxa"/>
            <w:noWrap/>
            <w:hideMark/>
          </w:tcPr>
          <w:p w14:paraId="13B6BB51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1</w:t>
            </w:r>
          </w:p>
        </w:tc>
        <w:tc>
          <w:tcPr>
            <w:tcW w:w="1080" w:type="dxa"/>
            <w:noWrap/>
            <w:hideMark/>
          </w:tcPr>
          <w:p w14:paraId="643CBEDB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1</w:t>
            </w:r>
          </w:p>
        </w:tc>
        <w:tc>
          <w:tcPr>
            <w:tcW w:w="1080" w:type="dxa"/>
            <w:noWrap/>
            <w:hideMark/>
          </w:tcPr>
          <w:p w14:paraId="0972CCC0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7</w:t>
            </w:r>
          </w:p>
        </w:tc>
      </w:tr>
      <w:tr w:rsidR="006B62ED" w:rsidRPr="006B62ED" w14:paraId="3874FFCC" w14:textId="77777777" w:rsidTr="00E02F45">
        <w:trPr>
          <w:trHeight w:val="330"/>
        </w:trPr>
        <w:tc>
          <w:tcPr>
            <w:tcW w:w="3160" w:type="dxa"/>
            <w:noWrap/>
            <w:hideMark/>
          </w:tcPr>
          <w:p w14:paraId="01591E0E" w14:textId="77777777" w:rsidR="004A6947" w:rsidRPr="006B62ED" w:rsidRDefault="004A6947" w:rsidP="00E02F45">
            <w:pPr>
              <w:widowControl/>
              <w:wordWrap/>
              <w:autoSpaceDE/>
              <w:autoSpaceDN/>
              <w:ind w:firstLineChars="100" w:firstLine="220"/>
              <w:jc w:val="left"/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  <w:t>Gammaproteobacteria</w:t>
            </w:r>
          </w:p>
        </w:tc>
        <w:tc>
          <w:tcPr>
            <w:tcW w:w="1080" w:type="dxa"/>
            <w:noWrap/>
            <w:hideMark/>
          </w:tcPr>
          <w:p w14:paraId="52E2BC9A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0.4</w:t>
            </w:r>
          </w:p>
        </w:tc>
        <w:tc>
          <w:tcPr>
            <w:tcW w:w="1080" w:type="dxa"/>
            <w:noWrap/>
            <w:hideMark/>
          </w:tcPr>
          <w:p w14:paraId="5F6A3EA7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3.6</w:t>
            </w:r>
          </w:p>
        </w:tc>
        <w:tc>
          <w:tcPr>
            <w:tcW w:w="1080" w:type="dxa"/>
            <w:noWrap/>
            <w:hideMark/>
          </w:tcPr>
          <w:p w14:paraId="09F288C1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1.0</w:t>
            </w:r>
          </w:p>
        </w:tc>
      </w:tr>
      <w:tr w:rsidR="006B62ED" w:rsidRPr="006B62ED" w14:paraId="17A41B6C" w14:textId="77777777" w:rsidTr="00E02F45">
        <w:trPr>
          <w:trHeight w:val="330"/>
        </w:trPr>
        <w:tc>
          <w:tcPr>
            <w:tcW w:w="3160" w:type="dxa"/>
            <w:noWrap/>
            <w:hideMark/>
          </w:tcPr>
          <w:p w14:paraId="7B860AF9" w14:textId="77777777" w:rsidR="004A6947" w:rsidRPr="006B62ED" w:rsidRDefault="004A6947" w:rsidP="00E02F45">
            <w:pPr>
              <w:widowControl/>
              <w:wordWrap/>
              <w:autoSpaceDE/>
              <w:autoSpaceDN/>
              <w:ind w:firstLineChars="100" w:firstLine="220"/>
              <w:jc w:val="left"/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  <w:t>unclassified_Proteobacteria</w:t>
            </w:r>
          </w:p>
        </w:tc>
        <w:tc>
          <w:tcPr>
            <w:tcW w:w="1080" w:type="dxa"/>
            <w:noWrap/>
            <w:hideMark/>
          </w:tcPr>
          <w:p w14:paraId="605FF8CD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3.9</w:t>
            </w:r>
          </w:p>
        </w:tc>
        <w:tc>
          <w:tcPr>
            <w:tcW w:w="1080" w:type="dxa"/>
            <w:noWrap/>
            <w:hideMark/>
          </w:tcPr>
          <w:p w14:paraId="5CD8C489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8.7</w:t>
            </w:r>
          </w:p>
        </w:tc>
        <w:tc>
          <w:tcPr>
            <w:tcW w:w="1080" w:type="dxa"/>
            <w:noWrap/>
            <w:hideMark/>
          </w:tcPr>
          <w:p w14:paraId="02F8A379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9.1</w:t>
            </w:r>
          </w:p>
        </w:tc>
      </w:tr>
      <w:tr w:rsidR="006B62ED" w:rsidRPr="006B62ED" w14:paraId="60376F4E" w14:textId="77777777" w:rsidTr="00E02F45">
        <w:trPr>
          <w:trHeight w:val="330"/>
        </w:trPr>
        <w:tc>
          <w:tcPr>
            <w:tcW w:w="3160" w:type="dxa"/>
            <w:noWrap/>
            <w:hideMark/>
          </w:tcPr>
          <w:p w14:paraId="0DBCB623" w14:textId="77777777" w:rsidR="004A6947" w:rsidRPr="006B62ED" w:rsidRDefault="004A6947" w:rsidP="00E02F45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  <w:t>Planctomycetes</w:t>
            </w:r>
          </w:p>
        </w:tc>
        <w:tc>
          <w:tcPr>
            <w:tcW w:w="1080" w:type="dxa"/>
            <w:noWrap/>
            <w:hideMark/>
          </w:tcPr>
          <w:p w14:paraId="1BA4142A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1</w:t>
            </w:r>
          </w:p>
        </w:tc>
        <w:tc>
          <w:tcPr>
            <w:tcW w:w="1080" w:type="dxa"/>
            <w:noWrap/>
            <w:hideMark/>
          </w:tcPr>
          <w:p w14:paraId="00A6529F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N/D</w:t>
            </w:r>
          </w:p>
        </w:tc>
        <w:tc>
          <w:tcPr>
            <w:tcW w:w="1080" w:type="dxa"/>
            <w:noWrap/>
            <w:hideMark/>
          </w:tcPr>
          <w:p w14:paraId="07BC5C8E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N/D</w:t>
            </w:r>
          </w:p>
        </w:tc>
      </w:tr>
      <w:tr w:rsidR="006B62ED" w:rsidRPr="006B62ED" w14:paraId="10F1D991" w14:textId="77777777" w:rsidTr="00E02F45">
        <w:trPr>
          <w:trHeight w:val="330"/>
        </w:trPr>
        <w:tc>
          <w:tcPr>
            <w:tcW w:w="3160" w:type="dxa"/>
            <w:noWrap/>
            <w:hideMark/>
          </w:tcPr>
          <w:p w14:paraId="49B5DFC2" w14:textId="77777777" w:rsidR="004A6947" w:rsidRPr="006B62ED" w:rsidRDefault="004A6947" w:rsidP="00E02F45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  <w:t>Spirochaetes</w:t>
            </w:r>
          </w:p>
        </w:tc>
        <w:tc>
          <w:tcPr>
            <w:tcW w:w="1080" w:type="dxa"/>
            <w:noWrap/>
            <w:hideMark/>
          </w:tcPr>
          <w:p w14:paraId="61560485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tr</w:t>
            </w:r>
          </w:p>
        </w:tc>
        <w:tc>
          <w:tcPr>
            <w:tcW w:w="1080" w:type="dxa"/>
            <w:noWrap/>
            <w:hideMark/>
          </w:tcPr>
          <w:p w14:paraId="3BF84380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N/D</w:t>
            </w:r>
          </w:p>
        </w:tc>
        <w:tc>
          <w:tcPr>
            <w:tcW w:w="1080" w:type="dxa"/>
            <w:noWrap/>
            <w:hideMark/>
          </w:tcPr>
          <w:p w14:paraId="3E424F88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1</w:t>
            </w:r>
          </w:p>
        </w:tc>
      </w:tr>
      <w:tr w:rsidR="006B62ED" w:rsidRPr="006B62ED" w14:paraId="17DDA73B" w14:textId="77777777" w:rsidTr="00E02F45">
        <w:trPr>
          <w:trHeight w:val="330"/>
        </w:trPr>
        <w:tc>
          <w:tcPr>
            <w:tcW w:w="3160" w:type="dxa"/>
            <w:noWrap/>
            <w:hideMark/>
          </w:tcPr>
          <w:p w14:paraId="29345C41" w14:textId="77777777" w:rsidR="004A6947" w:rsidRPr="006B62ED" w:rsidRDefault="004A6947" w:rsidP="00E02F45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  <w:t>Verrucomicrobia</w:t>
            </w:r>
          </w:p>
        </w:tc>
        <w:tc>
          <w:tcPr>
            <w:tcW w:w="1080" w:type="dxa"/>
            <w:noWrap/>
            <w:hideMark/>
          </w:tcPr>
          <w:p w14:paraId="58C3F584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1</w:t>
            </w:r>
          </w:p>
        </w:tc>
        <w:tc>
          <w:tcPr>
            <w:tcW w:w="1080" w:type="dxa"/>
            <w:noWrap/>
            <w:hideMark/>
          </w:tcPr>
          <w:p w14:paraId="70AEA2DD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1</w:t>
            </w:r>
          </w:p>
        </w:tc>
        <w:tc>
          <w:tcPr>
            <w:tcW w:w="1080" w:type="dxa"/>
            <w:noWrap/>
            <w:hideMark/>
          </w:tcPr>
          <w:p w14:paraId="76AAF749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2</w:t>
            </w:r>
          </w:p>
        </w:tc>
      </w:tr>
      <w:tr w:rsidR="006B62ED" w:rsidRPr="006B62ED" w14:paraId="7F16F441" w14:textId="77777777" w:rsidTr="00E02F45">
        <w:trPr>
          <w:trHeight w:val="330"/>
        </w:trPr>
        <w:tc>
          <w:tcPr>
            <w:tcW w:w="3160" w:type="dxa"/>
            <w:noWrap/>
            <w:hideMark/>
          </w:tcPr>
          <w:p w14:paraId="2D6531B7" w14:textId="77777777" w:rsidR="004A6947" w:rsidRPr="006B62ED" w:rsidRDefault="004A6947" w:rsidP="00E02F45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unclassified_</w:t>
            </w:r>
            <w:r w:rsidRPr="006B62ED"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  <w:t>Bacteria</w:t>
            </w:r>
          </w:p>
        </w:tc>
        <w:tc>
          <w:tcPr>
            <w:tcW w:w="1080" w:type="dxa"/>
            <w:noWrap/>
            <w:hideMark/>
          </w:tcPr>
          <w:p w14:paraId="1E310490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.8</w:t>
            </w:r>
          </w:p>
        </w:tc>
        <w:tc>
          <w:tcPr>
            <w:tcW w:w="1080" w:type="dxa"/>
            <w:noWrap/>
            <w:hideMark/>
          </w:tcPr>
          <w:p w14:paraId="5988BBF0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6.2</w:t>
            </w:r>
          </w:p>
        </w:tc>
        <w:tc>
          <w:tcPr>
            <w:tcW w:w="1080" w:type="dxa"/>
            <w:noWrap/>
            <w:hideMark/>
          </w:tcPr>
          <w:p w14:paraId="6D9EC5CB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2.4</w:t>
            </w:r>
          </w:p>
        </w:tc>
      </w:tr>
      <w:tr w:rsidR="006B62ED" w:rsidRPr="006B62ED" w14:paraId="43276C65" w14:textId="77777777" w:rsidTr="00E02F45">
        <w:trPr>
          <w:trHeight w:val="330"/>
        </w:trPr>
        <w:tc>
          <w:tcPr>
            <w:tcW w:w="3160" w:type="dxa"/>
            <w:noWrap/>
            <w:hideMark/>
          </w:tcPr>
          <w:p w14:paraId="2EA55707" w14:textId="77777777" w:rsidR="004A6947" w:rsidRPr="006B62ED" w:rsidRDefault="004A6947" w:rsidP="00E02F45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  <w:t>Crenarchaeota</w:t>
            </w:r>
          </w:p>
        </w:tc>
        <w:tc>
          <w:tcPr>
            <w:tcW w:w="1080" w:type="dxa"/>
            <w:noWrap/>
            <w:hideMark/>
          </w:tcPr>
          <w:p w14:paraId="1808734C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5</w:t>
            </w:r>
          </w:p>
        </w:tc>
        <w:tc>
          <w:tcPr>
            <w:tcW w:w="1080" w:type="dxa"/>
            <w:noWrap/>
            <w:hideMark/>
          </w:tcPr>
          <w:p w14:paraId="173BF697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1</w:t>
            </w:r>
          </w:p>
        </w:tc>
        <w:tc>
          <w:tcPr>
            <w:tcW w:w="1080" w:type="dxa"/>
            <w:noWrap/>
            <w:hideMark/>
          </w:tcPr>
          <w:p w14:paraId="726FB95F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tr</w:t>
            </w:r>
          </w:p>
        </w:tc>
      </w:tr>
      <w:tr w:rsidR="006B62ED" w:rsidRPr="006B62ED" w14:paraId="2D681111" w14:textId="77777777" w:rsidTr="00E02F45">
        <w:trPr>
          <w:trHeight w:val="330"/>
        </w:trPr>
        <w:tc>
          <w:tcPr>
            <w:tcW w:w="3160" w:type="dxa"/>
            <w:noWrap/>
            <w:hideMark/>
          </w:tcPr>
          <w:p w14:paraId="5A763455" w14:textId="77777777" w:rsidR="004A6947" w:rsidRPr="006B62ED" w:rsidRDefault="004A6947" w:rsidP="00E02F45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  <w:t>Euryarchaeota</w:t>
            </w:r>
          </w:p>
        </w:tc>
        <w:tc>
          <w:tcPr>
            <w:tcW w:w="1080" w:type="dxa"/>
            <w:noWrap/>
            <w:hideMark/>
          </w:tcPr>
          <w:p w14:paraId="03C29253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5</w:t>
            </w:r>
          </w:p>
        </w:tc>
        <w:tc>
          <w:tcPr>
            <w:tcW w:w="1080" w:type="dxa"/>
            <w:noWrap/>
            <w:hideMark/>
          </w:tcPr>
          <w:p w14:paraId="5A742DC7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tr</w:t>
            </w:r>
          </w:p>
        </w:tc>
        <w:tc>
          <w:tcPr>
            <w:tcW w:w="1080" w:type="dxa"/>
            <w:noWrap/>
            <w:hideMark/>
          </w:tcPr>
          <w:p w14:paraId="360D0AE7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tr</w:t>
            </w:r>
          </w:p>
        </w:tc>
      </w:tr>
      <w:tr w:rsidR="004A6947" w:rsidRPr="006B62ED" w14:paraId="4F2BF475" w14:textId="77777777" w:rsidTr="00E02F45">
        <w:trPr>
          <w:trHeight w:val="330"/>
        </w:trPr>
        <w:tc>
          <w:tcPr>
            <w:tcW w:w="3160" w:type="dxa"/>
            <w:noWrap/>
            <w:hideMark/>
          </w:tcPr>
          <w:p w14:paraId="0C638827" w14:textId="77777777" w:rsidR="004A6947" w:rsidRPr="006B62ED" w:rsidRDefault="004A6947" w:rsidP="00E02F45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unclassified</w:t>
            </w:r>
            <w:r w:rsidRPr="006B62ED">
              <w:rPr>
                <w:rFonts w:ascii="Times New Roman" w:eastAsia="맑은 고딕" w:hAnsi="Times New Roman" w:cs="Times New Roman"/>
                <w:i/>
                <w:kern w:val="0"/>
                <w:sz w:val="22"/>
              </w:rPr>
              <w:t>_Archaea</w:t>
            </w:r>
          </w:p>
        </w:tc>
        <w:tc>
          <w:tcPr>
            <w:tcW w:w="1080" w:type="dxa"/>
            <w:noWrap/>
            <w:hideMark/>
          </w:tcPr>
          <w:p w14:paraId="616B04E0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.0</w:t>
            </w:r>
          </w:p>
        </w:tc>
        <w:tc>
          <w:tcPr>
            <w:tcW w:w="1080" w:type="dxa"/>
            <w:noWrap/>
            <w:hideMark/>
          </w:tcPr>
          <w:p w14:paraId="61A6F4DE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N/D</w:t>
            </w:r>
          </w:p>
        </w:tc>
        <w:tc>
          <w:tcPr>
            <w:tcW w:w="1080" w:type="dxa"/>
            <w:noWrap/>
            <w:hideMark/>
          </w:tcPr>
          <w:p w14:paraId="5D0CCD47" w14:textId="77777777" w:rsidR="004A6947" w:rsidRPr="006B62ED" w:rsidRDefault="004A6947" w:rsidP="00E02F45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tr</w:t>
            </w:r>
          </w:p>
        </w:tc>
      </w:tr>
    </w:tbl>
    <w:p w14:paraId="644E1A46" w14:textId="77777777" w:rsidR="004A6947" w:rsidRPr="006B62ED" w:rsidRDefault="004A6947" w:rsidP="004A6947">
      <w:pPr>
        <w:wordWrap/>
        <w:adjustRightInd w:val="0"/>
        <w:spacing w:after="0" w:line="36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</w:p>
    <w:p w14:paraId="2352CD3E" w14:textId="77777777" w:rsidR="00E7198A" w:rsidRPr="006B62ED" w:rsidRDefault="00E7198A">
      <w:pPr>
        <w:widowControl/>
        <w:wordWrap/>
        <w:autoSpaceDE/>
        <w:autoSpaceDN/>
        <w:rPr>
          <w:rFonts w:ascii="Times New Roman" w:hAnsi="Times New Roman" w:cs="Times New Roman"/>
          <w:kern w:val="0"/>
          <w:sz w:val="24"/>
          <w:szCs w:val="24"/>
        </w:rPr>
      </w:pPr>
      <w:r w:rsidRPr="006B62ED">
        <w:rPr>
          <w:rFonts w:ascii="Times New Roman" w:hAnsi="Times New Roman" w:cs="Times New Roman"/>
          <w:kern w:val="0"/>
          <w:sz w:val="24"/>
          <w:szCs w:val="24"/>
        </w:rPr>
        <w:br w:type="page"/>
      </w:r>
    </w:p>
    <w:p w14:paraId="3A9886E2" w14:textId="77777777" w:rsidR="008042A9" w:rsidRPr="006B62ED" w:rsidRDefault="00B51E83" w:rsidP="008042A9">
      <w:pPr>
        <w:rPr>
          <w:rFonts w:ascii="Times New Roman" w:hAnsi="Times New Roman" w:cs="Times New Roman"/>
          <w:sz w:val="24"/>
          <w:szCs w:val="24"/>
        </w:rPr>
      </w:pPr>
      <w:r w:rsidRPr="006B62ED">
        <w:rPr>
          <w:rFonts w:ascii="Times New Roman" w:hAnsi="Times New Roman" w:cs="Times New Roman"/>
          <w:b/>
          <w:sz w:val="24"/>
          <w:szCs w:val="24"/>
        </w:rPr>
        <w:lastRenderedPageBreak/>
        <w:t>Supplementary Table S5.</w:t>
      </w:r>
      <w:r w:rsidRPr="006B62ED">
        <w:rPr>
          <w:rFonts w:ascii="Times New Roman" w:hAnsi="Times New Roman" w:cs="Times New Roman"/>
          <w:sz w:val="24"/>
          <w:szCs w:val="24"/>
        </w:rPr>
        <w:t xml:space="preserve"> Raw read classification based on NT database using Centrifuge. </w:t>
      </w:r>
    </w:p>
    <w:tbl>
      <w:tblPr>
        <w:tblStyle w:val="a3"/>
        <w:tblW w:w="0" w:type="auto"/>
        <w:tblLayout w:type="fixed"/>
        <w:tblLook w:val="04A0" w:firstRow="1" w:lastRow="0" w:firstColumn="1" w:lastColumn="0" w:noHBand="0" w:noVBand="1"/>
      </w:tblPr>
      <w:tblGrid>
        <w:gridCol w:w="2268"/>
        <w:gridCol w:w="1073"/>
        <w:gridCol w:w="1135"/>
        <w:gridCol w:w="1135"/>
        <w:gridCol w:w="1135"/>
        <w:gridCol w:w="1135"/>
        <w:gridCol w:w="1135"/>
      </w:tblGrid>
      <w:tr w:rsidR="006B62ED" w:rsidRPr="006B62ED" w14:paraId="2BE0CFEE" w14:textId="77777777" w:rsidTr="009061FA">
        <w:tc>
          <w:tcPr>
            <w:tcW w:w="2268" w:type="dxa"/>
            <w:tcBorders>
              <w:left w:val="nil"/>
              <w:bottom w:val="nil"/>
              <w:right w:val="nil"/>
            </w:tcBorders>
            <w:vAlign w:val="center"/>
          </w:tcPr>
          <w:p w14:paraId="087B7142" w14:textId="77777777" w:rsidR="008042A9" w:rsidRPr="006B62ED" w:rsidRDefault="008042A9" w:rsidP="0034232D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3343" w:type="dxa"/>
            <w:gridSpan w:val="3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2B4ACB3" w14:textId="77777777" w:rsidR="008042A9" w:rsidRPr="006B62ED" w:rsidRDefault="00B51E83" w:rsidP="0034232D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DNA (%)</w:t>
            </w:r>
          </w:p>
        </w:tc>
        <w:tc>
          <w:tcPr>
            <w:tcW w:w="3405" w:type="dxa"/>
            <w:gridSpan w:val="3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851F996" w14:textId="77777777" w:rsidR="008042A9" w:rsidRPr="006B62ED" w:rsidRDefault="00B51E83" w:rsidP="0034232D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mRNA (%)</w:t>
            </w:r>
          </w:p>
        </w:tc>
      </w:tr>
      <w:tr w:rsidR="006B62ED" w:rsidRPr="006B62ED" w14:paraId="4BD7E260" w14:textId="77777777" w:rsidTr="009061FA"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A959F2C" w14:textId="77777777" w:rsidR="008042A9" w:rsidRPr="006B62ED" w:rsidRDefault="008042A9" w:rsidP="0034232D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0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08404B" w14:textId="77777777" w:rsidR="008042A9" w:rsidRPr="006B62ED" w:rsidRDefault="00B51E83" w:rsidP="0034232D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PK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C97208A" w14:textId="77777777" w:rsidR="008042A9" w:rsidRPr="006B62ED" w:rsidRDefault="00B51E83" w:rsidP="0034232D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DC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C816D0" w14:textId="77777777" w:rsidR="008042A9" w:rsidRPr="006B62ED" w:rsidRDefault="00B51E83" w:rsidP="0034232D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SI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3200ABE" w14:textId="77777777" w:rsidR="008042A9" w:rsidRPr="006B62ED" w:rsidRDefault="00B51E83" w:rsidP="0034232D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PK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490B7E" w14:textId="77777777" w:rsidR="008042A9" w:rsidRPr="006B62ED" w:rsidRDefault="00B51E83" w:rsidP="0034232D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DC</w:t>
            </w:r>
          </w:p>
        </w:tc>
        <w:tc>
          <w:tcPr>
            <w:tcW w:w="11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04AACE8" w14:textId="77777777" w:rsidR="008042A9" w:rsidRPr="006B62ED" w:rsidRDefault="00B51E83" w:rsidP="0034232D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SI</w:t>
            </w:r>
          </w:p>
        </w:tc>
      </w:tr>
      <w:tr w:rsidR="006B62ED" w:rsidRPr="006B62ED" w14:paraId="4E5B7DDD" w14:textId="77777777" w:rsidTr="009061FA">
        <w:trPr>
          <w:trHeight w:val="33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4144928" w14:textId="77777777" w:rsidR="009C0ACC" w:rsidRPr="006B62ED" w:rsidRDefault="00B51E83" w:rsidP="009061FA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Bacteria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4741F3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21.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B9C685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13.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B019B7C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22.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7B69C3D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36.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394D935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12.9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5D8245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24.5</w:t>
            </w:r>
          </w:p>
        </w:tc>
      </w:tr>
      <w:tr w:rsidR="006B62ED" w:rsidRPr="006B62ED" w14:paraId="1C7A4513" w14:textId="77777777" w:rsidTr="009061FA">
        <w:trPr>
          <w:trHeight w:val="33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F8573C" w14:textId="77777777" w:rsidR="009C0ACC" w:rsidRPr="006B62ED" w:rsidRDefault="00B51E83" w:rsidP="009061FA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4"/>
              </w:rPr>
              <w:t>-</w:t>
            </w:r>
            <w:r w:rsidRPr="006B62ED">
              <w:rPr>
                <w:rFonts w:ascii="Times New Roman" w:eastAsia="맑은 고딕" w:hAnsi="Times New Roman" w:cs="Times New Roman"/>
                <w:i/>
                <w:kern w:val="0"/>
                <w:szCs w:val="24"/>
              </w:rPr>
              <w:t>Bacteroidetes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376B5F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0"/>
              </w:rPr>
              <w:t>7.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1ED56F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0"/>
              </w:rPr>
              <w:t>3.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EEEC675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0"/>
              </w:rPr>
              <w:t>2.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406D1E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0"/>
              </w:rPr>
              <w:t>17.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A6E00E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0"/>
              </w:rPr>
              <w:t>3.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EE4FDA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4"/>
              </w:rPr>
              <w:t>6.5</w:t>
            </w:r>
          </w:p>
        </w:tc>
      </w:tr>
      <w:tr w:rsidR="006B62ED" w:rsidRPr="006B62ED" w14:paraId="1774CAE9" w14:textId="77777777" w:rsidTr="009061FA">
        <w:trPr>
          <w:trHeight w:val="33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B8AC71" w14:textId="77777777" w:rsidR="009C0ACC" w:rsidRPr="006B62ED" w:rsidRDefault="00B51E83" w:rsidP="009061FA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4"/>
              </w:rPr>
              <w:t>-</w:t>
            </w:r>
            <w:r w:rsidRPr="006B62ED">
              <w:rPr>
                <w:rFonts w:ascii="Times New Roman" w:eastAsia="맑은 고딕" w:hAnsi="Times New Roman" w:cs="Times New Roman"/>
                <w:i/>
                <w:kern w:val="0"/>
                <w:szCs w:val="24"/>
              </w:rPr>
              <w:t>Alphaproteobacteria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CBC29EA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0"/>
              </w:rPr>
              <w:t>0.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9A0DF0F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0"/>
              </w:rPr>
              <w:t>1.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9A0F40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0"/>
              </w:rPr>
              <w:t>6.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047EB10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0"/>
              </w:rPr>
              <w:t>0.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2116C00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0"/>
              </w:rPr>
              <w:t>1.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6915C3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4"/>
              </w:rPr>
              <w:t>4.0</w:t>
            </w:r>
          </w:p>
        </w:tc>
      </w:tr>
      <w:tr w:rsidR="006B62ED" w:rsidRPr="006B62ED" w14:paraId="786D1D16" w14:textId="77777777" w:rsidTr="009061FA">
        <w:trPr>
          <w:trHeight w:val="33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69903CA" w14:textId="77777777" w:rsidR="009C0ACC" w:rsidRPr="006B62ED" w:rsidRDefault="00B51E83" w:rsidP="009061FA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4"/>
              </w:rPr>
              <w:t>-</w:t>
            </w:r>
            <w:r w:rsidRPr="006B62ED">
              <w:rPr>
                <w:rFonts w:ascii="Times New Roman" w:eastAsia="맑은 고딕" w:hAnsi="Times New Roman" w:cs="Times New Roman"/>
                <w:i/>
                <w:kern w:val="0"/>
                <w:szCs w:val="24"/>
              </w:rPr>
              <w:t>Gammaproteobacteria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7335098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0"/>
              </w:rPr>
              <w:t>1.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A7CCEF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0"/>
              </w:rPr>
              <w:t>2.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E6DAE03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0"/>
              </w:rPr>
              <w:t>3.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0B983FB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0"/>
              </w:rPr>
              <w:t>6.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808F452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0"/>
              </w:rPr>
              <w:t>4.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A91DA35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Cs w:val="24"/>
              </w:rPr>
              <w:t>6.7</w:t>
            </w:r>
          </w:p>
        </w:tc>
      </w:tr>
      <w:tr w:rsidR="006B62ED" w:rsidRPr="006B62ED" w14:paraId="23823C59" w14:textId="77777777" w:rsidTr="009061FA">
        <w:trPr>
          <w:trHeight w:val="33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01BC2C" w14:textId="77777777" w:rsidR="009C0ACC" w:rsidRPr="006B62ED" w:rsidRDefault="00B51E83" w:rsidP="009061FA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Archaea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69C9C1C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1D9386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B13BBF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84DCD7A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D098E9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0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8.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870972" w14:textId="77777777" w:rsidR="00B35B5B" w:rsidRPr="006B62ED" w:rsidRDefault="00B51E83" w:rsidP="0034232D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1</w:t>
            </w:r>
          </w:p>
        </w:tc>
      </w:tr>
      <w:tr w:rsidR="006B62ED" w:rsidRPr="006B62ED" w14:paraId="6FD14B56" w14:textId="77777777" w:rsidTr="009061FA">
        <w:trPr>
          <w:trHeight w:val="33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651E551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left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Environmental samples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ED73D1A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4FDEC5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21FA9F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B984B13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850346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DB7983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5</w:t>
            </w:r>
          </w:p>
        </w:tc>
      </w:tr>
      <w:tr w:rsidR="006B62ED" w:rsidRPr="006B62ED" w14:paraId="3F51B3D5" w14:textId="77777777" w:rsidTr="009061FA">
        <w:trPr>
          <w:trHeight w:val="33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B441DA6" w14:textId="77777777" w:rsidR="009C0ACC" w:rsidRPr="006B62ED" w:rsidRDefault="00B51E83" w:rsidP="009061FA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Eukaryota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324971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8.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7382941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9.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09354BD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9.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26C45C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13.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D47ADE6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19.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1E73E67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12.2</w:t>
            </w:r>
          </w:p>
        </w:tc>
      </w:tr>
      <w:tr w:rsidR="006B62ED" w:rsidRPr="006B62ED" w14:paraId="7E7F42EC" w14:textId="77777777" w:rsidTr="009061FA">
        <w:trPr>
          <w:trHeight w:val="330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6CD7FB" w14:textId="77777777" w:rsidR="009C0ACC" w:rsidRPr="006B62ED" w:rsidRDefault="00B51E83" w:rsidP="009061FA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Viruses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6A69DB6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0FD2DAE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CE2886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EF5A55A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0D52D29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D3251F7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0.1</w:t>
            </w:r>
          </w:p>
        </w:tc>
      </w:tr>
      <w:tr w:rsidR="00B35B5B" w:rsidRPr="006B62ED" w14:paraId="11288DC7" w14:textId="77777777" w:rsidTr="009061FA">
        <w:trPr>
          <w:trHeight w:val="330"/>
        </w:trPr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733761E6" w14:textId="77777777" w:rsidR="009C0ACC" w:rsidRPr="006B62ED" w:rsidRDefault="00B51E83" w:rsidP="009061FA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No hit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2EB3B2A9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69.6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3ED9CBD8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76.9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446DFE20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66.7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4ABAF79A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49.5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01B9B0F5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58.8</w:t>
            </w:r>
          </w:p>
        </w:tc>
        <w:tc>
          <w:tcPr>
            <w:tcW w:w="113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4BC64A98" w14:textId="77777777" w:rsidR="00B35B5B" w:rsidRPr="006B62ED" w:rsidRDefault="00B51E83" w:rsidP="00B35B5B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4"/>
                <w:szCs w:val="24"/>
              </w:rPr>
              <w:t>62.5</w:t>
            </w:r>
          </w:p>
        </w:tc>
      </w:tr>
    </w:tbl>
    <w:p w14:paraId="5BD3CCA1" w14:textId="77777777" w:rsidR="00047078" w:rsidRPr="006B62ED" w:rsidRDefault="00047078" w:rsidP="001A5641">
      <w:pPr>
        <w:wordWrap/>
        <w:adjustRightInd w:val="0"/>
        <w:spacing w:after="0" w:line="36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</w:p>
    <w:p w14:paraId="675E2550" w14:textId="77777777" w:rsidR="005A0716" w:rsidRPr="006B62ED" w:rsidRDefault="00047078" w:rsidP="005A0716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  <w:sectPr w:rsidR="005A0716" w:rsidRPr="006B62ED" w:rsidSect="005A0716">
          <w:footerReference w:type="default" r:id="rId7"/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  <w:r w:rsidRPr="006B62ED">
        <w:rPr>
          <w:rFonts w:ascii="Times New Roman" w:hAnsi="Times New Roman" w:cs="Times New Roman"/>
          <w:kern w:val="0"/>
          <w:sz w:val="24"/>
          <w:szCs w:val="24"/>
        </w:rPr>
        <w:br w:type="page"/>
      </w:r>
    </w:p>
    <w:p w14:paraId="21CA4C53" w14:textId="0EC1DB59" w:rsidR="00B32E10" w:rsidRPr="006B62ED" w:rsidRDefault="00B51E83" w:rsidP="00CD71B7">
      <w:pPr>
        <w:rPr>
          <w:rFonts w:ascii="Times New Roman" w:hAnsi="Times New Roman" w:cs="Times New Roman"/>
          <w:sz w:val="24"/>
          <w:szCs w:val="24"/>
        </w:rPr>
      </w:pPr>
      <w:bookmarkStart w:id="0" w:name="OLE_LINK1"/>
      <w:bookmarkStart w:id="1" w:name="OLE_LINK2"/>
      <w:bookmarkStart w:id="2" w:name="OLE_LINK5"/>
      <w:r w:rsidRPr="006B62E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="00B279B5" w:rsidRPr="006B62ED">
        <w:rPr>
          <w:rFonts w:ascii="Times New Roman" w:hAnsi="Times New Roman" w:cs="Times New Roman"/>
          <w:b/>
          <w:sz w:val="24"/>
          <w:szCs w:val="24"/>
        </w:rPr>
        <w:t>S</w:t>
      </w:r>
      <w:r w:rsidRPr="006B62ED">
        <w:rPr>
          <w:rFonts w:ascii="Times New Roman" w:hAnsi="Times New Roman" w:cs="Times New Roman"/>
          <w:b/>
          <w:sz w:val="24"/>
          <w:szCs w:val="24"/>
        </w:rPr>
        <w:t xml:space="preserve">6. </w:t>
      </w:r>
      <w:r w:rsidRPr="006B62ED">
        <w:rPr>
          <w:rFonts w:ascii="Times New Roman" w:hAnsi="Times New Roman" w:cs="Times New Roman"/>
          <w:sz w:val="24"/>
          <w:szCs w:val="24"/>
        </w:rPr>
        <w:t>Summary of metagenome and metatranscriptome data</w:t>
      </w:r>
    </w:p>
    <w:tbl>
      <w:tblPr>
        <w:tblW w:w="4658" w:type="pct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3946"/>
        <w:gridCol w:w="924"/>
        <w:gridCol w:w="924"/>
        <w:gridCol w:w="924"/>
        <w:gridCol w:w="852"/>
        <w:gridCol w:w="852"/>
        <w:gridCol w:w="852"/>
        <w:gridCol w:w="1840"/>
        <w:gridCol w:w="1646"/>
      </w:tblGrid>
      <w:tr w:rsidR="006B62ED" w:rsidRPr="006B62ED" w14:paraId="4AD536D1" w14:textId="77777777" w:rsidTr="00C87D43">
        <w:trPr>
          <w:trHeight w:val="345"/>
        </w:trPr>
        <w:tc>
          <w:tcPr>
            <w:tcW w:w="1546" w:type="pct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ED2F5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맑은 고딕" w:eastAsia="맑은 고딕" w:hAnsi="맑은 고딕" w:cs="굴림"/>
                <w:kern w:val="0"/>
                <w:szCs w:val="20"/>
              </w:rPr>
            </w:pPr>
            <w:r w:rsidRPr="006B62ED">
              <w:rPr>
                <w:rFonts w:ascii="맑은 고딕" w:eastAsia="맑은 고딕" w:hAnsi="맑은 고딕" w:cs="굴림"/>
                <w:kern w:val="0"/>
                <w:szCs w:val="20"/>
              </w:rPr>
              <w:t xml:space="preserve">　</w:t>
            </w:r>
          </w:p>
        </w:tc>
        <w:tc>
          <w:tcPr>
            <w:tcW w:w="1085" w:type="pct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FF3CB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DNA</w:t>
            </w:r>
          </w:p>
        </w:tc>
        <w:tc>
          <w:tcPr>
            <w:tcW w:w="1002" w:type="pct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89713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mRNA</w:t>
            </w:r>
          </w:p>
        </w:tc>
        <w:tc>
          <w:tcPr>
            <w:tcW w:w="721" w:type="pct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19557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Number of scaffolds</w:t>
            </w:r>
          </w:p>
        </w:tc>
        <w:tc>
          <w:tcPr>
            <w:tcW w:w="646" w:type="pct"/>
            <w:vMerge w:val="restar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B06EB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Sum of scaffolds (bp)</w:t>
            </w:r>
          </w:p>
        </w:tc>
      </w:tr>
      <w:tr w:rsidR="006B62ED" w:rsidRPr="006B62ED" w14:paraId="0A139759" w14:textId="77777777" w:rsidTr="00C87D43">
        <w:trPr>
          <w:trHeight w:val="345"/>
        </w:trPr>
        <w:tc>
          <w:tcPr>
            <w:tcW w:w="1546" w:type="pct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0A4DAC5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맑은 고딕" w:eastAsia="맑은 고딕" w:hAnsi="맑은 고딕" w:cs="굴림"/>
                <w:kern w:val="0"/>
                <w:szCs w:val="20"/>
              </w:rPr>
            </w:pPr>
          </w:p>
        </w:tc>
        <w:tc>
          <w:tcPr>
            <w:tcW w:w="36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69B884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PK</w:t>
            </w:r>
          </w:p>
        </w:tc>
        <w:tc>
          <w:tcPr>
            <w:tcW w:w="36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D89106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DC</w:t>
            </w:r>
          </w:p>
        </w:tc>
        <w:tc>
          <w:tcPr>
            <w:tcW w:w="36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404A67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SI</w:t>
            </w:r>
          </w:p>
        </w:tc>
        <w:tc>
          <w:tcPr>
            <w:tcW w:w="33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73263D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PK</w:t>
            </w:r>
          </w:p>
        </w:tc>
        <w:tc>
          <w:tcPr>
            <w:tcW w:w="33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8EBD50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DC</w:t>
            </w:r>
          </w:p>
        </w:tc>
        <w:tc>
          <w:tcPr>
            <w:tcW w:w="33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018705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SI</w:t>
            </w:r>
          </w:p>
        </w:tc>
        <w:tc>
          <w:tcPr>
            <w:tcW w:w="721" w:type="pct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EE9CFDC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646" w:type="pct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AD7F660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</w:p>
        </w:tc>
      </w:tr>
      <w:tr w:rsidR="006B62ED" w:rsidRPr="006B62ED" w14:paraId="2872E3CD" w14:textId="77777777" w:rsidTr="00C87D43">
        <w:trPr>
          <w:trHeight w:val="330"/>
        </w:trPr>
        <w:tc>
          <w:tcPr>
            <w:tcW w:w="154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1D5F9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Total reads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A847A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37,950,538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9200C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12,798,116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AF637E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70,986,196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8D1A1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50,843,842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F0D3E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59,884,236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0BD1D3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56,859,202</w:t>
            </w:r>
          </w:p>
        </w:tc>
        <w:tc>
          <w:tcPr>
            <w:tcW w:w="721" w:type="pct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4F9A50BB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646" w:type="pct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E17F730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</w:p>
        </w:tc>
      </w:tr>
      <w:tr w:rsidR="006B62ED" w:rsidRPr="006B62ED" w14:paraId="6BF7509F" w14:textId="77777777" w:rsidTr="00C87D43">
        <w:trPr>
          <w:trHeight w:val="345"/>
        </w:trPr>
        <w:tc>
          <w:tcPr>
            <w:tcW w:w="154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99F096" w14:textId="77777777" w:rsidR="008D306A" w:rsidRPr="006B62ED" w:rsidRDefault="008D306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Total reads after removing Eukaroyote and virus reads</w:t>
            </w: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  <w:vertAlign w:val="superscript"/>
              </w:rPr>
              <w:t>$</w:t>
            </w:r>
          </w:p>
        </w:tc>
        <w:tc>
          <w:tcPr>
            <w:tcW w:w="36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AF7E69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09,206,576</w:t>
            </w:r>
          </w:p>
        </w:tc>
        <w:tc>
          <w:tcPr>
            <w:tcW w:w="36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916CC5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91,844,778</w:t>
            </w:r>
          </w:p>
        </w:tc>
        <w:tc>
          <w:tcPr>
            <w:tcW w:w="36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068741" w14:textId="77777777" w:rsidR="008D306A" w:rsidRPr="006B62ED" w:rsidRDefault="008D306A" w:rsidP="00776605">
            <w:pPr>
              <w:widowControl/>
              <w:tabs>
                <w:tab w:val="center" w:pos="4513"/>
                <w:tab w:val="right" w:pos="9026"/>
              </w:tabs>
              <w:wordWrap/>
              <w:autoSpaceDE/>
              <w:autoSpaceDN/>
              <w:snapToGrid w:val="0"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53,752,466</w:t>
            </w:r>
          </w:p>
        </w:tc>
        <w:tc>
          <w:tcPr>
            <w:tcW w:w="33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7F793E" w14:textId="77777777" w:rsidR="008D306A" w:rsidRPr="006B62ED" w:rsidRDefault="008D306A" w:rsidP="00776605">
            <w:pPr>
              <w:widowControl/>
              <w:tabs>
                <w:tab w:val="center" w:pos="4513"/>
                <w:tab w:val="right" w:pos="9026"/>
              </w:tabs>
              <w:wordWrap/>
              <w:autoSpaceDE/>
              <w:autoSpaceDN/>
              <w:snapToGrid w:val="0"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43,701,612</w:t>
            </w:r>
          </w:p>
        </w:tc>
        <w:tc>
          <w:tcPr>
            <w:tcW w:w="33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5B14F1" w14:textId="77777777" w:rsidR="008D306A" w:rsidRPr="006B62ED" w:rsidRDefault="008D306A" w:rsidP="00776605">
            <w:pPr>
              <w:widowControl/>
              <w:tabs>
                <w:tab w:val="center" w:pos="4513"/>
                <w:tab w:val="right" w:pos="9026"/>
              </w:tabs>
              <w:wordWrap/>
              <w:autoSpaceDE/>
              <w:autoSpaceDN/>
              <w:snapToGrid w:val="0"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47,909,398</w:t>
            </w:r>
          </w:p>
        </w:tc>
        <w:tc>
          <w:tcPr>
            <w:tcW w:w="33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3F3E17" w14:textId="77777777" w:rsidR="008D306A" w:rsidRPr="006B62ED" w:rsidRDefault="008D306A" w:rsidP="00776605">
            <w:pPr>
              <w:widowControl/>
              <w:tabs>
                <w:tab w:val="center" w:pos="4513"/>
                <w:tab w:val="right" w:pos="9026"/>
              </w:tabs>
              <w:wordWrap/>
              <w:autoSpaceDE/>
              <w:autoSpaceDN/>
              <w:snapToGrid w:val="0"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49,553,468</w:t>
            </w:r>
          </w:p>
        </w:tc>
        <w:tc>
          <w:tcPr>
            <w:tcW w:w="721" w:type="pct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5D5E674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646" w:type="pct"/>
            <w:vMerge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9F6CBDA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</w:p>
        </w:tc>
      </w:tr>
      <w:tr w:rsidR="006B62ED" w:rsidRPr="006B62ED" w14:paraId="3A24EB1F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CC938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Reads mapped to binned scaffold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01AB8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95,625,154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DF995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1,124,872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CA2F8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0,823,615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4D5C3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8,012,957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99997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,553,189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62A85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6,570,980</w:t>
            </w:r>
          </w:p>
        </w:tc>
        <w:tc>
          <w:tcPr>
            <w:tcW w:w="72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35E7D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3906</w:t>
            </w:r>
          </w:p>
        </w:tc>
        <w:tc>
          <w:tcPr>
            <w:tcW w:w="64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CC2AC" w14:textId="77777777" w:rsidR="008D306A" w:rsidRPr="006B62ED" w:rsidRDefault="008D306A" w:rsidP="00776605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39,125,484</w:t>
            </w:r>
          </w:p>
        </w:tc>
      </w:tr>
      <w:tr w:rsidR="006B62ED" w:rsidRPr="006B62ED" w14:paraId="7019BF44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5CC54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 xml:space="preserve">  BC1_Pol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09E7E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52,390,318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13377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,009,658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442EF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,030,581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CBA0D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0,974,160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E708F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77,160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50AF6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656,003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B26B4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54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C9F070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3,073,674</w:t>
            </w:r>
          </w:p>
        </w:tc>
      </w:tr>
      <w:tr w:rsidR="006B62ED" w:rsidRPr="006B62ED" w14:paraId="15F8BFCE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CB97F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 xml:space="preserve">  BC2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91360B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,014,742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D32BFF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,570,072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4BB3F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02,048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44253B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35,381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55371B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08,888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2FC526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83,525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2EAF57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297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09546E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2,131,182</w:t>
            </w:r>
          </w:p>
        </w:tc>
      </w:tr>
      <w:tr w:rsidR="006B62ED" w:rsidRPr="006B62ED" w14:paraId="62EF42DA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E2EC06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 xml:space="preserve">  BC3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855FC5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41,665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B7EE3F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4,700,245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3BC407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555,874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DBEB8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6,555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E86419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,366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55183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36,069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7EC2D9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3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05BB4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2,850,027</w:t>
            </w:r>
          </w:p>
        </w:tc>
      </w:tr>
      <w:tr w:rsidR="006B62ED" w:rsidRPr="006B62ED" w14:paraId="203AD556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E482C9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 xml:space="preserve">  BC4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7A077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95,244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7D9E7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,482,625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3568E9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489,488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06B480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2,007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474946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5,652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D2D3CE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90,404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68B26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29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910A09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,803,780</w:t>
            </w:r>
          </w:p>
        </w:tc>
      </w:tr>
      <w:tr w:rsidR="006B62ED" w:rsidRPr="006B62ED" w14:paraId="1F1C4A02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170476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 xml:space="preserve">  BC5_Pol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12C987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7,446,937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CA35C1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956,834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7D14AB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91,457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8E98C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,143,691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889830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48,582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4332B7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97,287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7F60DB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280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B3A70B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,958,181</w:t>
            </w:r>
          </w:p>
        </w:tc>
      </w:tr>
      <w:tr w:rsidR="006B62ED" w:rsidRPr="006B62ED" w14:paraId="3E201D8C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4FEFB1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 xml:space="preserve">  GM1_Ant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AB1F4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7,868,419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DC0006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,318,956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F9AB1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,871,983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265591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,808,861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AD9A6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532,718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085B1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,092,578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1C34D5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36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239537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,997,708</w:t>
            </w:r>
          </w:p>
        </w:tc>
      </w:tr>
      <w:tr w:rsidR="006B62ED" w:rsidRPr="006B62ED" w14:paraId="236574C1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1A510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 xml:space="preserve">  GM2_Ant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A3A38F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,615,640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C65DF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,993,729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0FD5B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,815,473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860F5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511,028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084CB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25,912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749C2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706,401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379A1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68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1FAE10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2,190,547</w:t>
            </w:r>
          </w:p>
        </w:tc>
      </w:tr>
      <w:tr w:rsidR="006B62ED" w:rsidRPr="006B62ED" w14:paraId="49A20A0A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3CDAE5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 xml:space="preserve">  GM3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A6414E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3,580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243D6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,315,969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55749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90,388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E6761CF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0,621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201391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6,916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9BABE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17,184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4710C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200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5A920E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2,726,251</w:t>
            </w:r>
          </w:p>
        </w:tc>
      </w:tr>
      <w:tr w:rsidR="006B62ED" w:rsidRPr="006B62ED" w14:paraId="1B2B2C21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67EB23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 xml:space="preserve">  GM4_SAR92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B47ED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8,223,066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7227B7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,094,832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6A60D6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,283,740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11C4E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,494,836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BC104F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717,494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CA959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,047,613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F99680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490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20F9746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3,311,676</w:t>
            </w:r>
          </w:p>
        </w:tc>
      </w:tr>
      <w:tr w:rsidR="006B62ED" w:rsidRPr="006B62ED" w14:paraId="21515A4F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489D57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 xml:space="preserve">  GM5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C90B05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,156,799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B86E5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42,466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6D1FC5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71,475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68BC8E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646,481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16745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19,319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793460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95,714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5E596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27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97E5A3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,399,375</w:t>
            </w:r>
          </w:p>
        </w:tc>
      </w:tr>
      <w:tr w:rsidR="006B62ED" w:rsidRPr="006B62ED" w14:paraId="207B80B7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02561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 xml:space="preserve">  GM6_SUP05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ADEF45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,096,572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C12361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45,371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76F6B6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,121,133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E37FF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01,005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B18E2F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980,103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A87E5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60,151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18D79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281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12DB7F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2,906,510</w:t>
            </w:r>
          </w:p>
        </w:tc>
      </w:tr>
      <w:tr w:rsidR="006B62ED" w:rsidRPr="006B62ED" w14:paraId="764F0A43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059D56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 xml:space="preserve">  AL1_Pel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71B03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,542,172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818B10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,594,115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C0CC4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6,699,975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6A06E1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58,331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496B0F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518,079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0FDBA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,688,051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A581F5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931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6773593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0,879,719</w:t>
            </w:r>
          </w:p>
        </w:tc>
      </w:tr>
      <w:tr w:rsidR="006B62ED" w:rsidRPr="006B62ED" w14:paraId="3A908418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499F94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Reads mapped to un-binned scaffold*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BD8B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76,427,515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4D5A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50,482,954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5D30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86,490,648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D2ED3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9,304,687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A1D7B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8,220,363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9E6CE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2,598,370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455E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32530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066B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339,874,259</w:t>
            </w:r>
          </w:p>
        </w:tc>
      </w:tr>
      <w:tr w:rsidR="006B62ED" w:rsidRPr="006B62ED" w14:paraId="5E447CA9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866DB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ind w:firstLineChars="100" w:firstLine="160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/Reads mapped to un-binned bacterial scaffold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ECD1B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4"/>
                <w:szCs w:val="20"/>
              </w:rPr>
            </w:pP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F4DB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4"/>
                <w:szCs w:val="20"/>
              </w:rPr>
            </w:pP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5353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4"/>
                <w:szCs w:val="20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6EFE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4"/>
                <w:szCs w:val="20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EF705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4"/>
                <w:szCs w:val="20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73CD3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14"/>
                <w:szCs w:val="20"/>
              </w:rPr>
            </w:pP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6838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ind w:firstLineChars="100" w:firstLine="160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18266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37D8F721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F581C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ind w:firstLineChars="200" w:firstLine="320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- Actinobacteria scaffolds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3CF30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77,258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033F0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47,766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54D50" w14:textId="77777777" w:rsidR="008D306A" w:rsidRPr="006B62ED" w:rsidRDefault="008D306A" w:rsidP="00E7198A">
            <w:pPr>
              <w:widowControl/>
              <w:tabs>
                <w:tab w:val="center" w:pos="4513"/>
                <w:tab w:val="right" w:pos="9026"/>
              </w:tabs>
              <w:wordWrap/>
              <w:autoSpaceDE/>
              <w:autoSpaceDN/>
              <w:snapToGrid w:val="0"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63,709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3C8B6" w14:textId="77777777" w:rsidR="008D306A" w:rsidRPr="006B62ED" w:rsidRDefault="008D306A" w:rsidP="00E7198A">
            <w:pPr>
              <w:widowControl/>
              <w:tabs>
                <w:tab w:val="center" w:pos="4513"/>
                <w:tab w:val="right" w:pos="9026"/>
              </w:tabs>
              <w:wordWrap/>
              <w:autoSpaceDE/>
              <w:autoSpaceDN/>
              <w:snapToGrid w:val="0"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0,108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7AF01" w14:textId="77777777" w:rsidR="008D306A" w:rsidRPr="006B62ED" w:rsidRDefault="008D306A" w:rsidP="00E7198A">
            <w:pPr>
              <w:widowControl/>
              <w:tabs>
                <w:tab w:val="center" w:pos="4513"/>
                <w:tab w:val="right" w:pos="9026"/>
              </w:tabs>
              <w:wordWrap/>
              <w:autoSpaceDE/>
              <w:autoSpaceDN/>
              <w:snapToGrid w:val="0"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1,852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19EBE" w14:textId="77777777" w:rsidR="008D306A" w:rsidRPr="006B62ED" w:rsidRDefault="008D306A" w:rsidP="00E7198A">
            <w:pPr>
              <w:widowControl/>
              <w:tabs>
                <w:tab w:val="center" w:pos="4513"/>
                <w:tab w:val="right" w:pos="9026"/>
              </w:tabs>
              <w:wordWrap/>
              <w:autoSpaceDE/>
              <w:autoSpaceDN/>
              <w:snapToGrid w:val="0"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58,868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637D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219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9FAD7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2,518,644</w:t>
            </w:r>
          </w:p>
        </w:tc>
      </w:tr>
      <w:tr w:rsidR="006B62ED" w:rsidRPr="006B62ED" w14:paraId="645AAC4A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D6B7B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ind w:firstLineChars="200" w:firstLine="320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- Bacteroidetes scaffolds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113E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3,838,801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4F33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9,135,289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423BB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4,246,508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B9C1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,296,202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0126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,055,229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F7A93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7,512,761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FCB8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4253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0080D1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68,142,923</w:t>
            </w:r>
          </w:p>
        </w:tc>
      </w:tr>
      <w:tr w:rsidR="006B62ED" w:rsidRPr="006B62ED" w14:paraId="66184F85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06EF9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ind w:firstLineChars="200" w:firstLine="320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- Alphaproteobacteria scaffolds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E0301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7,718,862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5E7D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1,685,767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C494B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7,373,153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74BDF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729,075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80F4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,469,451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F2E99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4,983,289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2E963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6927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06A3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42,707,927</w:t>
            </w:r>
          </w:p>
        </w:tc>
      </w:tr>
      <w:tr w:rsidR="006B62ED" w:rsidRPr="006B62ED" w14:paraId="59D75F5B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F8558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ind w:firstLineChars="200" w:firstLine="320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- Betaproteobacteria scaffolds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B6D9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,084,852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9086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51,233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47EF6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,954,142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75C89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89,604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5E44F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72,787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4A429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98,050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95ECF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901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041C1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5,988,124</w:t>
            </w:r>
          </w:p>
        </w:tc>
      </w:tr>
      <w:tr w:rsidR="006B62ED" w:rsidRPr="006B62ED" w14:paraId="1DE1BD64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20285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ind w:firstLineChars="200" w:firstLine="320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lastRenderedPageBreak/>
              <w:t>- Gammaproteobacteria scaffolds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787B3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7,963,943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DC0A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5,901,617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3E231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5,725,757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93563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,574,489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1EAA9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,316,362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42B1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5,704,079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02F00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6387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7CC9E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92,778,323</w:t>
            </w:r>
          </w:p>
        </w:tc>
      </w:tr>
      <w:tr w:rsidR="006B62ED" w:rsidRPr="006B62ED" w14:paraId="69874925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B6B3C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ind w:firstLineChars="200" w:firstLine="320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- Delta/Epsilonproteobacteria scaffolds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DC8B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74,218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C91DB7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92,937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5F98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17,987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1A5C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5,114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27E71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,352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98E25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5,833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FEEFB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399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00406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,570,131</w:t>
            </w:r>
          </w:p>
        </w:tc>
      </w:tr>
      <w:tr w:rsidR="006B62ED" w:rsidRPr="006B62ED" w14:paraId="51C61AF3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E1106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ind w:firstLineChars="200" w:firstLine="320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- Unclassified Proteobacteria scaffolds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FBAF7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6,961,893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480E1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,717,512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107D5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4,174,737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67D40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948,461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FD84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57,851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9792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400,838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1B0E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036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D3F66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0,429,633</w:t>
            </w:r>
          </w:p>
        </w:tc>
      </w:tr>
      <w:tr w:rsidR="006B62ED" w:rsidRPr="006B62ED" w14:paraId="32002182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4AF86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ind w:firstLineChars="200" w:firstLine="320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- Unclassified Bacteria scaffolds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E79F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,486,295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94A0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,651,667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AA857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5,298,906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906B9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94,995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39716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76,903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80375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661,456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5EF49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602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99ED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23,883,795</w:t>
            </w:r>
          </w:p>
        </w:tc>
      </w:tr>
      <w:tr w:rsidR="006B62ED" w:rsidRPr="006B62ED" w14:paraId="3D18D736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124BEC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ind w:firstLineChars="100" w:firstLine="160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/Reads mapped to un-binned archaeal scaffold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7727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4"/>
                <w:szCs w:val="20"/>
              </w:rPr>
            </w:pP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EE9E30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4"/>
                <w:szCs w:val="20"/>
              </w:rPr>
            </w:pP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76D4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4"/>
                <w:szCs w:val="20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9295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4"/>
                <w:szCs w:val="20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2FC7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4"/>
                <w:szCs w:val="20"/>
              </w:rPr>
            </w:pP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D2F1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 w:val="14"/>
                <w:szCs w:val="20"/>
              </w:rPr>
            </w:pP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26DE6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ind w:firstLineChars="100" w:firstLine="160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ED75D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17CEEE48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516F1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ind w:firstLineChars="200" w:firstLine="320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- Crenarchaeota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E241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546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A9E95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,074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327E0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6,081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928A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9A0A1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5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41409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14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E7E0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21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50E35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91,452</w:t>
            </w:r>
          </w:p>
        </w:tc>
      </w:tr>
      <w:tr w:rsidR="006B62ED" w:rsidRPr="006B62ED" w14:paraId="2B751E62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810A0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ind w:firstLineChars="200" w:firstLine="320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- Euryarchaeota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2CD79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3,471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184D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0,049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1AC2E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81,441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74185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312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958DE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,537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3166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4,410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81420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158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903D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2,676,693</w:t>
            </w:r>
          </w:p>
        </w:tc>
      </w:tr>
      <w:tr w:rsidR="006B62ED" w:rsidRPr="006B62ED" w14:paraId="2B43F7AC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B4FD2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ind w:firstLineChars="200" w:firstLine="320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- Thaumarchaeota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20A4B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054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1EBB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993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1D7B50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4,553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09B2F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5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E1BD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33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1FB331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57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07E15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25</w:t>
            </w: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1C94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59,266</w:t>
            </w:r>
          </w:p>
        </w:tc>
      </w:tr>
      <w:tr w:rsidR="006B62ED" w:rsidRPr="006B62ED" w14:paraId="7997AE3A" w14:textId="77777777" w:rsidTr="00C87D43">
        <w:trPr>
          <w:trHeight w:val="330"/>
        </w:trPr>
        <w:tc>
          <w:tcPr>
            <w:tcW w:w="15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14884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Reads mapped to Uniref90**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7D14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7,167,012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4B57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1,092,244</w:t>
            </w:r>
          </w:p>
        </w:tc>
        <w:tc>
          <w:tcPr>
            <w:tcW w:w="3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33953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5,057,470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B18D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,627,152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4DB5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8,414,430</w:t>
            </w:r>
          </w:p>
        </w:tc>
        <w:tc>
          <w:tcPr>
            <w:tcW w:w="3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EFC94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,107,645</w:t>
            </w:r>
          </w:p>
        </w:tc>
        <w:tc>
          <w:tcPr>
            <w:tcW w:w="7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8EC71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6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D398BF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4E825FE6" w14:textId="77777777" w:rsidTr="00C87D43">
        <w:trPr>
          <w:trHeight w:val="345"/>
        </w:trPr>
        <w:tc>
          <w:tcPr>
            <w:tcW w:w="154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03D4EA" w14:textId="77777777" w:rsidR="008D306A" w:rsidRPr="006B62ED" w:rsidRDefault="008D306A" w:rsidP="009061F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6"/>
                <w:szCs w:val="16"/>
              </w:rPr>
              <w:t>Unmapped reads</w:t>
            </w:r>
          </w:p>
        </w:tc>
        <w:tc>
          <w:tcPr>
            <w:tcW w:w="36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0BF9EF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65,897,869</w:t>
            </w:r>
          </w:p>
        </w:tc>
        <w:tc>
          <w:tcPr>
            <w:tcW w:w="36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80395C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31,190,290</w:t>
            </w:r>
          </w:p>
        </w:tc>
        <w:tc>
          <w:tcPr>
            <w:tcW w:w="36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25823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53,671,933</w:t>
            </w:r>
          </w:p>
        </w:tc>
        <w:tc>
          <w:tcPr>
            <w:tcW w:w="33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018BAA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4,756,816</w:t>
            </w:r>
          </w:p>
        </w:tc>
        <w:tc>
          <w:tcPr>
            <w:tcW w:w="33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57D332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27,721,416</w:t>
            </w:r>
          </w:p>
        </w:tc>
        <w:tc>
          <w:tcPr>
            <w:tcW w:w="33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4E0838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14"/>
                <w:szCs w:val="16"/>
              </w:rPr>
              <w:t>18,276,473</w:t>
            </w:r>
          </w:p>
        </w:tc>
        <w:tc>
          <w:tcPr>
            <w:tcW w:w="72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E96236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맑은 고딕" w:eastAsia="맑은 고딕" w:hAnsi="맑은 고딕" w:cs="굴림"/>
                <w:kern w:val="0"/>
                <w:szCs w:val="20"/>
              </w:rPr>
            </w:pPr>
            <w:r w:rsidRPr="006B62ED">
              <w:rPr>
                <w:rFonts w:ascii="맑은 고딕" w:eastAsia="맑은 고딕" w:hAnsi="맑은 고딕" w:cs="굴림"/>
                <w:kern w:val="0"/>
                <w:szCs w:val="20"/>
              </w:rPr>
              <w:t xml:space="preserve">　</w:t>
            </w:r>
          </w:p>
        </w:tc>
        <w:tc>
          <w:tcPr>
            <w:tcW w:w="64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69878F" w14:textId="77777777" w:rsidR="008D306A" w:rsidRPr="006B62ED" w:rsidRDefault="008D306A" w:rsidP="00E7198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맑은 고딕" w:eastAsia="맑은 고딕" w:hAnsi="맑은 고딕" w:cs="굴림"/>
                <w:kern w:val="0"/>
                <w:szCs w:val="20"/>
              </w:rPr>
            </w:pPr>
            <w:r w:rsidRPr="006B62ED">
              <w:rPr>
                <w:rFonts w:ascii="맑은 고딕" w:eastAsia="맑은 고딕" w:hAnsi="맑은 고딕" w:cs="굴림"/>
                <w:kern w:val="0"/>
                <w:szCs w:val="20"/>
              </w:rPr>
              <w:t xml:space="preserve">　</w:t>
            </w:r>
          </w:p>
        </w:tc>
      </w:tr>
    </w:tbl>
    <w:bookmarkEnd w:id="0"/>
    <w:bookmarkEnd w:id="1"/>
    <w:bookmarkEnd w:id="2"/>
    <w:p w14:paraId="7AA5EA6B" w14:textId="77777777" w:rsidR="0065128D" w:rsidRPr="006B62ED" w:rsidRDefault="00B51E83" w:rsidP="0065128D">
      <w:pPr>
        <w:rPr>
          <w:rFonts w:ascii="Times New Roman" w:hAnsi="Times New Roman" w:cs="Times New Roman"/>
          <w:szCs w:val="20"/>
        </w:rPr>
      </w:pPr>
      <w:r w:rsidRPr="006B62ED">
        <w:rPr>
          <w:rFonts w:ascii="Times New Roman" w:hAnsi="Times New Roman" w:cs="Times New Roman"/>
          <w:szCs w:val="20"/>
          <w:vertAlign w:val="superscript"/>
        </w:rPr>
        <w:t>$</w:t>
      </w:r>
      <w:r w:rsidRPr="006B62ED">
        <w:rPr>
          <w:rFonts w:ascii="Times New Roman" w:hAnsi="Times New Roman" w:cs="Times New Roman"/>
          <w:szCs w:val="20"/>
        </w:rPr>
        <w:t>Based on Centrifuge</w:t>
      </w:r>
    </w:p>
    <w:p w14:paraId="4A1F1257" w14:textId="77777777" w:rsidR="0065128D" w:rsidRPr="006B62ED" w:rsidRDefault="00B51E83" w:rsidP="0065128D">
      <w:pPr>
        <w:rPr>
          <w:rFonts w:ascii="Times New Roman" w:hAnsi="Times New Roman" w:cs="Times New Roman"/>
          <w:szCs w:val="20"/>
        </w:rPr>
      </w:pPr>
      <w:r w:rsidRPr="006B62ED">
        <w:rPr>
          <w:rFonts w:ascii="Times New Roman" w:hAnsi="Times New Roman" w:cs="Times New Roman"/>
          <w:szCs w:val="20"/>
        </w:rPr>
        <w:t>*Un-binned scaffold of SI metagenome</w:t>
      </w:r>
    </w:p>
    <w:p w14:paraId="250F7D08" w14:textId="77777777" w:rsidR="0065128D" w:rsidRPr="006B62ED" w:rsidRDefault="00B51E83" w:rsidP="002A25DB">
      <w:pPr>
        <w:rPr>
          <w:rFonts w:ascii="Times New Roman" w:hAnsi="Times New Roman" w:cs="Times New Roman"/>
          <w:szCs w:val="20"/>
        </w:rPr>
      </w:pPr>
      <w:r w:rsidRPr="006B62ED">
        <w:rPr>
          <w:rFonts w:ascii="Times New Roman" w:hAnsi="Times New Roman" w:cs="Times New Roman"/>
          <w:szCs w:val="20"/>
        </w:rPr>
        <w:t>**Diamond blastx against Uniref90 with unmapped read to SI metagenome</w:t>
      </w:r>
    </w:p>
    <w:p w14:paraId="5E3C652F" w14:textId="77777777" w:rsidR="0095758B" w:rsidRPr="006B62ED" w:rsidRDefault="0095758B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  <w:r w:rsidRPr="006B62ED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0E48386" w14:textId="2D80445E" w:rsidR="00CA2DAB" w:rsidRPr="006B62ED" w:rsidRDefault="00B51E83" w:rsidP="00C87D43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  <w:r w:rsidRPr="006B62E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="00B279B5" w:rsidRPr="006B62ED">
        <w:rPr>
          <w:rFonts w:ascii="Times New Roman" w:hAnsi="Times New Roman" w:cs="Times New Roman"/>
          <w:b/>
          <w:sz w:val="24"/>
          <w:szCs w:val="24"/>
        </w:rPr>
        <w:t>S</w:t>
      </w:r>
      <w:r w:rsidRPr="006B62ED">
        <w:rPr>
          <w:rFonts w:ascii="Times New Roman" w:hAnsi="Times New Roman" w:cs="Times New Roman"/>
          <w:b/>
          <w:sz w:val="24"/>
          <w:szCs w:val="24"/>
        </w:rPr>
        <w:t xml:space="preserve">7. </w:t>
      </w:r>
      <w:r w:rsidRPr="006B62ED">
        <w:rPr>
          <w:rFonts w:ascii="Times New Roman" w:hAnsi="Times New Roman" w:cs="Times New Roman"/>
          <w:sz w:val="24"/>
          <w:szCs w:val="24"/>
        </w:rPr>
        <w:t>Spearman correlation coefficients for genes in the PK-mRNA-TPM and DC-mRNA-TPM datasets.</w:t>
      </w:r>
    </w:p>
    <w:tbl>
      <w:tblPr>
        <w:tblStyle w:val="a3"/>
        <w:tblW w:w="6232" w:type="dxa"/>
        <w:tblLook w:val="04A0" w:firstRow="1" w:lastRow="0" w:firstColumn="1" w:lastColumn="0" w:noHBand="0" w:noVBand="1"/>
      </w:tblPr>
      <w:tblGrid>
        <w:gridCol w:w="2127"/>
        <w:gridCol w:w="4105"/>
      </w:tblGrid>
      <w:tr w:rsidR="006B62ED" w:rsidRPr="006B62ED" w14:paraId="67337F11" w14:textId="77777777" w:rsidTr="00C8212A">
        <w:trPr>
          <w:trHeight w:val="608"/>
        </w:trPr>
        <w:tc>
          <w:tcPr>
            <w:tcW w:w="2127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9965C16" w14:textId="77777777" w:rsidR="00B31F66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Bin</w:t>
            </w:r>
          </w:p>
        </w:tc>
        <w:tc>
          <w:tcPr>
            <w:tcW w:w="4105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8577882" w14:textId="77777777" w:rsidR="00B31F66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orrelation coefficient</w:t>
            </w:r>
          </w:p>
          <w:p w14:paraId="1EB6D5C4" w14:textId="77777777" w:rsidR="00B31F66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(PK-mRNA-TPM: DC-mRNA-TPM)</w:t>
            </w:r>
          </w:p>
        </w:tc>
      </w:tr>
      <w:tr w:rsidR="006B62ED" w:rsidRPr="006B62ED" w14:paraId="02480CD3" w14:textId="77777777" w:rsidTr="009061FA">
        <w:trPr>
          <w:trHeight w:val="330"/>
        </w:trPr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9E983A" w14:textId="77777777" w:rsidR="00B31F66" w:rsidRPr="006B62ED" w:rsidRDefault="00B51E83" w:rsidP="009061FA">
            <w:pPr>
              <w:widowControl/>
              <w:wordWrap/>
              <w:autoSpaceDE/>
              <w:autoSpaceDN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BC1_Pol</w:t>
            </w:r>
          </w:p>
        </w:tc>
        <w:tc>
          <w:tcPr>
            <w:tcW w:w="410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</w:tcPr>
          <w:p w14:paraId="0842B5E0" w14:textId="77777777" w:rsidR="00B31F66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74</w:t>
            </w:r>
          </w:p>
        </w:tc>
      </w:tr>
      <w:tr w:rsidR="006B62ED" w:rsidRPr="006B62ED" w14:paraId="638EE2B7" w14:textId="77777777" w:rsidTr="009061FA">
        <w:trPr>
          <w:trHeight w:val="33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20A1D8" w14:textId="77777777" w:rsidR="00B31F66" w:rsidRPr="006B62ED" w:rsidRDefault="00B51E83" w:rsidP="009061FA">
            <w:pPr>
              <w:widowControl/>
              <w:wordWrap/>
              <w:autoSpaceDE/>
              <w:autoSpaceDN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BC2</w:t>
            </w:r>
          </w:p>
        </w:tc>
        <w:tc>
          <w:tcPr>
            <w:tcW w:w="410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BED8EDE" w14:textId="77777777" w:rsidR="00B31F66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82</w:t>
            </w:r>
          </w:p>
        </w:tc>
      </w:tr>
      <w:tr w:rsidR="006B62ED" w:rsidRPr="006B62ED" w14:paraId="56ECB74C" w14:textId="77777777" w:rsidTr="009061FA">
        <w:trPr>
          <w:trHeight w:val="33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9C8149" w14:textId="77777777" w:rsidR="00B31F66" w:rsidRPr="006B62ED" w:rsidRDefault="00B51E83" w:rsidP="009061FA">
            <w:pPr>
              <w:widowControl/>
              <w:wordWrap/>
              <w:autoSpaceDE/>
              <w:autoSpaceDN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BC3</w:t>
            </w:r>
          </w:p>
        </w:tc>
        <w:tc>
          <w:tcPr>
            <w:tcW w:w="410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18C28F" w14:textId="77777777" w:rsidR="00B31F66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44</w:t>
            </w:r>
          </w:p>
        </w:tc>
      </w:tr>
      <w:tr w:rsidR="006B62ED" w:rsidRPr="006B62ED" w14:paraId="63F4F828" w14:textId="77777777" w:rsidTr="009061FA">
        <w:trPr>
          <w:trHeight w:val="33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40C629" w14:textId="77777777" w:rsidR="00B31F66" w:rsidRPr="006B62ED" w:rsidRDefault="00B51E83" w:rsidP="009061FA">
            <w:pPr>
              <w:widowControl/>
              <w:wordWrap/>
              <w:autoSpaceDE/>
              <w:autoSpaceDN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BC4</w:t>
            </w:r>
          </w:p>
        </w:tc>
        <w:tc>
          <w:tcPr>
            <w:tcW w:w="410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9FEEDC9" w14:textId="77777777" w:rsidR="00B31F66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58</w:t>
            </w:r>
          </w:p>
        </w:tc>
      </w:tr>
      <w:tr w:rsidR="006B62ED" w:rsidRPr="006B62ED" w14:paraId="5CFEFF59" w14:textId="77777777" w:rsidTr="009061FA">
        <w:trPr>
          <w:trHeight w:val="33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E102F4" w14:textId="77777777" w:rsidR="00B31F66" w:rsidRPr="006B62ED" w:rsidRDefault="00B51E83" w:rsidP="009061FA">
            <w:pPr>
              <w:widowControl/>
              <w:wordWrap/>
              <w:autoSpaceDE/>
              <w:autoSpaceDN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BC5_Pol</w:t>
            </w:r>
          </w:p>
        </w:tc>
        <w:tc>
          <w:tcPr>
            <w:tcW w:w="410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E3B1E1D" w14:textId="77777777" w:rsidR="00B31F66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72</w:t>
            </w:r>
          </w:p>
        </w:tc>
      </w:tr>
      <w:tr w:rsidR="006B62ED" w:rsidRPr="006B62ED" w14:paraId="3BC311C0" w14:textId="77777777" w:rsidTr="009061FA">
        <w:trPr>
          <w:trHeight w:val="33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96D7BE" w14:textId="77777777" w:rsidR="00B31F66" w:rsidRPr="006B62ED" w:rsidRDefault="00B51E83" w:rsidP="009061FA">
            <w:pPr>
              <w:widowControl/>
              <w:wordWrap/>
              <w:autoSpaceDE/>
              <w:autoSpaceDN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GM1_Ant</w:t>
            </w:r>
          </w:p>
        </w:tc>
        <w:tc>
          <w:tcPr>
            <w:tcW w:w="410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EDF68C4" w14:textId="77777777" w:rsidR="00B31F66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90</w:t>
            </w:r>
          </w:p>
        </w:tc>
      </w:tr>
      <w:tr w:rsidR="006B62ED" w:rsidRPr="006B62ED" w14:paraId="1957B609" w14:textId="77777777" w:rsidTr="009061FA">
        <w:trPr>
          <w:trHeight w:val="33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8CD7D4" w14:textId="77777777" w:rsidR="00B31F66" w:rsidRPr="006B62ED" w:rsidRDefault="00B51E83" w:rsidP="009061FA">
            <w:pPr>
              <w:widowControl/>
              <w:wordWrap/>
              <w:autoSpaceDE/>
              <w:autoSpaceDN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GM2_Ant</w:t>
            </w:r>
          </w:p>
        </w:tc>
        <w:tc>
          <w:tcPr>
            <w:tcW w:w="410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740BB21" w14:textId="77777777" w:rsidR="00B31F66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87</w:t>
            </w:r>
          </w:p>
        </w:tc>
      </w:tr>
      <w:tr w:rsidR="006B62ED" w:rsidRPr="006B62ED" w14:paraId="788174C3" w14:textId="77777777" w:rsidTr="009061FA">
        <w:trPr>
          <w:trHeight w:val="33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EF30F7" w14:textId="77777777" w:rsidR="00B31F66" w:rsidRPr="006B62ED" w:rsidRDefault="00B51E83" w:rsidP="009061FA">
            <w:pPr>
              <w:widowControl/>
              <w:wordWrap/>
              <w:autoSpaceDE/>
              <w:autoSpaceDN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GM3</w:t>
            </w:r>
          </w:p>
        </w:tc>
        <w:tc>
          <w:tcPr>
            <w:tcW w:w="410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7364852" w14:textId="77777777" w:rsidR="00B31F66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46</w:t>
            </w:r>
          </w:p>
        </w:tc>
      </w:tr>
      <w:tr w:rsidR="006B62ED" w:rsidRPr="006B62ED" w14:paraId="28275CF0" w14:textId="77777777" w:rsidTr="009061FA">
        <w:trPr>
          <w:trHeight w:val="33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694A2A" w14:textId="77777777" w:rsidR="00B31F66" w:rsidRPr="006B62ED" w:rsidRDefault="00B51E83" w:rsidP="009061FA">
            <w:pPr>
              <w:widowControl/>
              <w:wordWrap/>
              <w:autoSpaceDE/>
              <w:autoSpaceDN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GM4_SAR92</w:t>
            </w:r>
          </w:p>
        </w:tc>
        <w:tc>
          <w:tcPr>
            <w:tcW w:w="410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74EE154" w14:textId="77777777" w:rsidR="00B31F66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90</w:t>
            </w:r>
          </w:p>
        </w:tc>
      </w:tr>
      <w:tr w:rsidR="006B62ED" w:rsidRPr="006B62ED" w14:paraId="6B38FAEA" w14:textId="77777777" w:rsidTr="009061FA">
        <w:trPr>
          <w:trHeight w:val="33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251BC3" w14:textId="77777777" w:rsidR="00B31F66" w:rsidRPr="006B62ED" w:rsidRDefault="00B51E83" w:rsidP="009061FA">
            <w:pPr>
              <w:widowControl/>
              <w:wordWrap/>
              <w:autoSpaceDE/>
              <w:autoSpaceDN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GM5</w:t>
            </w:r>
          </w:p>
        </w:tc>
        <w:tc>
          <w:tcPr>
            <w:tcW w:w="410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A6C0A2" w14:textId="77777777" w:rsidR="00B31F66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74</w:t>
            </w:r>
          </w:p>
        </w:tc>
      </w:tr>
      <w:tr w:rsidR="006B62ED" w:rsidRPr="006B62ED" w14:paraId="4C55D7C9" w14:textId="77777777" w:rsidTr="009061FA">
        <w:trPr>
          <w:trHeight w:val="33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FECACA" w14:textId="77777777" w:rsidR="00B31F66" w:rsidRPr="006B62ED" w:rsidRDefault="00B51E83" w:rsidP="009061FA">
            <w:pPr>
              <w:widowControl/>
              <w:wordWrap/>
              <w:autoSpaceDE/>
              <w:autoSpaceDN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GM6_SUP05</w:t>
            </w:r>
          </w:p>
        </w:tc>
        <w:tc>
          <w:tcPr>
            <w:tcW w:w="410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0B64A86" w14:textId="77777777" w:rsidR="00B31F66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87</w:t>
            </w:r>
          </w:p>
        </w:tc>
      </w:tr>
      <w:tr w:rsidR="006B62ED" w:rsidRPr="006B62ED" w14:paraId="384B99DE" w14:textId="77777777" w:rsidTr="009061FA">
        <w:trPr>
          <w:trHeight w:val="33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442372" w14:textId="77777777" w:rsidR="00B31F66" w:rsidRPr="006B62ED" w:rsidRDefault="00B51E83" w:rsidP="009061FA">
            <w:pPr>
              <w:widowControl/>
              <w:wordWrap/>
              <w:autoSpaceDE/>
              <w:autoSpaceDN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AL1_Pel</w:t>
            </w:r>
          </w:p>
        </w:tc>
        <w:tc>
          <w:tcPr>
            <w:tcW w:w="410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1095B2" w14:textId="77777777" w:rsidR="00B31F66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68</w:t>
            </w:r>
          </w:p>
        </w:tc>
      </w:tr>
      <w:tr w:rsidR="006B62ED" w:rsidRPr="006B62ED" w14:paraId="4D964437" w14:textId="77777777" w:rsidTr="009061FA">
        <w:trPr>
          <w:trHeight w:val="330"/>
        </w:trPr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475AA913" w14:textId="77777777" w:rsidR="00B31F66" w:rsidRPr="006B62ED" w:rsidRDefault="00B51E83" w:rsidP="009061FA">
            <w:pPr>
              <w:widowControl/>
              <w:wordWrap/>
              <w:autoSpaceDE/>
              <w:autoSpaceDN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2 Selected Bins</w:t>
            </w:r>
          </w:p>
        </w:tc>
        <w:tc>
          <w:tcPr>
            <w:tcW w:w="410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</w:tcPr>
          <w:p w14:paraId="7C15060E" w14:textId="77777777" w:rsidR="00B31F66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61</w:t>
            </w:r>
          </w:p>
        </w:tc>
      </w:tr>
    </w:tbl>
    <w:p w14:paraId="18C3D902" w14:textId="082EA65A" w:rsidR="004156D4" w:rsidRPr="006B62ED" w:rsidRDefault="008D1001" w:rsidP="004156D4">
      <w:pPr>
        <w:rPr>
          <w:rFonts w:ascii="Times New Roman" w:hAnsi="Times New Roman" w:cs="Times New Roman"/>
          <w:sz w:val="24"/>
          <w:szCs w:val="24"/>
        </w:rPr>
      </w:pPr>
      <w:r w:rsidRPr="006B62ED">
        <w:rPr>
          <w:rFonts w:ascii="Times New Roman" w:hAnsi="Times New Roman" w:cs="Times New Roman"/>
          <w:sz w:val="24"/>
          <w:szCs w:val="24"/>
        </w:rPr>
        <w:t>C</w:t>
      </w:r>
      <w:r w:rsidR="005517B8" w:rsidRPr="006B62ED">
        <w:rPr>
          <w:rFonts w:ascii="Times New Roman" w:hAnsi="Times New Roman" w:cs="Times New Roman"/>
          <w:sz w:val="24"/>
          <w:szCs w:val="24"/>
        </w:rPr>
        <w:t>orrelation coeffic</w:t>
      </w:r>
      <w:r w:rsidR="004156D4" w:rsidRPr="006B62ED">
        <w:rPr>
          <w:rFonts w:ascii="Times New Roman" w:hAnsi="Times New Roman" w:cs="Times New Roman"/>
          <w:sz w:val="24"/>
          <w:szCs w:val="24"/>
        </w:rPr>
        <w:t>i</w:t>
      </w:r>
      <w:r w:rsidR="005517B8" w:rsidRPr="006B62ED">
        <w:rPr>
          <w:rFonts w:ascii="Times New Roman" w:hAnsi="Times New Roman" w:cs="Times New Roman"/>
          <w:sz w:val="24"/>
          <w:szCs w:val="24"/>
        </w:rPr>
        <w:t>e</w:t>
      </w:r>
      <w:r w:rsidR="004156D4" w:rsidRPr="006B62ED">
        <w:rPr>
          <w:rFonts w:ascii="Times New Roman" w:hAnsi="Times New Roman" w:cs="Times New Roman"/>
          <w:sz w:val="24"/>
          <w:szCs w:val="24"/>
        </w:rPr>
        <w:t>nt</w:t>
      </w:r>
      <w:r w:rsidR="00E75D8B" w:rsidRPr="006B62ED">
        <w:rPr>
          <w:rFonts w:ascii="Times New Roman" w:hAnsi="Times New Roman" w:cs="Times New Roman"/>
          <w:sz w:val="24"/>
          <w:szCs w:val="24"/>
        </w:rPr>
        <w:t>s</w:t>
      </w:r>
      <w:r w:rsidR="004156D4" w:rsidRPr="006B62ED">
        <w:rPr>
          <w:rFonts w:ascii="Times New Roman" w:hAnsi="Times New Roman" w:cs="Times New Roman"/>
          <w:sz w:val="24"/>
          <w:szCs w:val="24"/>
        </w:rPr>
        <w:t xml:space="preserve"> </w:t>
      </w:r>
      <w:r w:rsidR="00E75D8B" w:rsidRPr="006B62ED">
        <w:rPr>
          <w:rFonts w:ascii="Times New Roman" w:hAnsi="Times New Roman" w:cs="Times New Roman"/>
          <w:sz w:val="24"/>
          <w:szCs w:val="24"/>
        </w:rPr>
        <w:t xml:space="preserve">of &gt;0.05 </w:t>
      </w:r>
      <w:r w:rsidR="004156D4" w:rsidRPr="006B62ED">
        <w:rPr>
          <w:rFonts w:ascii="Times New Roman" w:hAnsi="Times New Roman" w:cs="Times New Roman"/>
          <w:sz w:val="24"/>
          <w:szCs w:val="24"/>
        </w:rPr>
        <w:t xml:space="preserve">were considered high (marked </w:t>
      </w:r>
      <w:r w:rsidR="00E75D8B" w:rsidRPr="006B62ED">
        <w:rPr>
          <w:rFonts w:ascii="Times New Roman" w:hAnsi="Times New Roman" w:cs="Times New Roman"/>
          <w:sz w:val="24"/>
          <w:szCs w:val="24"/>
        </w:rPr>
        <w:t xml:space="preserve">in </w:t>
      </w:r>
      <w:r w:rsidR="004156D4" w:rsidRPr="006B62ED">
        <w:rPr>
          <w:rFonts w:ascii="Times New Roman" w:hAnsi="Times New Roman" w:cs="Times New Roman"/>
          <w:sz w:val="24"/>
          <w:szCs w:val="24"/>
        </w:rPr>
        <w:t xml:space="preserve">bold), </w:t>
      </w:r>
      <w:r w:rsidR="00E75D8B" w:rsidRPr="006B62ED">
        <w:rPr>
          <w:rFonts w:ascii="Times New Roman" w:hAnsi="Times New Roman" w:cs="Times New Roman"/>
          <w:sz w:val="24"/>
          <w:szCs w:val="24"/>
        </w:rPr>
        <w:t>those</w:t>
      </w:r>
      <w:r w:rsidR="004156D4" w:rsidRPr="006B62ED">
        <w:rPr>
          <w:rFonts w:ascii="Times New Roman" w:hAnsi="Times New Roman" w:cs="Times New Roman"/>
          <w:sz w:val="24"/>
          <w:szCs w:val="24"/>
        </w:rPr>
        <w:t xml:space="preserve"> between 0.5 and 0.3</w:t>
      </w:r>
      <w:r w:rsidR="00E75D8B" w:rsidRPr="006B62ED">
        <w:rPr>
          <w:rFonts w:ascii="Times New Roman" w:hAnsi="Times New Roman" w:cs="Times New Roman"/>
          <w:sz w:val="24"/>
          <w:szCs w:val="24"/>
        </w:rPr>
        <w:t xml:space="preserve"> were medium</w:t>
      </w:r>
      <w:r w:rsidR="004156D4" w:rsidRPr="006B62ED">
        <w:rPr>
          <w:rFonts w:ascii="Times New Roman" w:hAnsi="Times New Roman" w:cs="Times New Roman"/>
          <w:sz w:val="24"/>
          <w:szCs w:val="24"/>
        </w:rPr>
        <w:t xml:space="preserve">, </w:t>
      </w:r>
      <w:r w:rsidR="00E75D8B" w:rsidRPr="006B62ED">
        <w:rPr>
          <w:rFonts w:ascii="Times New Roman" w:hAnsi="Times New Roman" w:cs="Times New Roman"/>
          <w:sz w:val="24"/>
          <w:szCs w:val="24"/>
        </w:rPr>
        <w:t xml:space="preserve">those </w:t>
      </w:r>
      <w:r w:rsidR="004156D4" w:rsidRPr="006B62ED">
        <w:rPr>
          <w:rFonts w:ascii="Times New Roman" w:hAnsi="Times New Roman" w:cs="Times New Roman"/>
          <w:sz w:val="24"/>
          <w:szCs w:val="24"/>
        </w:rPr>
        <w:t>between 0.3 and 0.15</w:t>
      </w:r>
      <w:r w:rsidR="00E75D8B" w:rsidRPr="006B62ED">
        <w:rPr>
          <w:rFonts w:ascii="Times New Roman" w:hAnsi="Times New Roman" w:cs="Times New Roman"/>
          <w:sz w:val="24"/>
          <w:szCs w:val="24"/>
        </w:rPr>
        <w:t xml:space="preserve"> were low</w:t>
      </w:r>
      <w:r w:rsidR="004156D4" w:rsidRPr="006B62ED">
        <w:rPr>
          <w:rFonts w:ascii="Times New Roman" w:hAnsi="Times New Roman" w:cs="Times New Roman"/>
          <w:sz w:val="24"/>
          <w:szCs w:val="24"/>
        </w:rPr>
        <w:t>,</w:t>
      </w:r>
      <w:r w:rsidR="00E75D8B" w:rsidRPr="006B62ED">
        <w:rPr>
          <w:rFonts w:ascii="Times New Roman" w:hAnsi="Times New Roman" w:cs="Times New Roman"/>
          <w:sz w:val="24"/>
          <w:szCs w:val="24"/>
        </w:rPr>
        <w:t xml:space="preserve"> those</w:t>
      </w:r>
      <w:r w:rsidR="004156D4" w:rsidRPr="006B62ED">
        <w:rPr>
          <w:rFonts w:ascii="Times New Roman" w:hAnsi="Times New Roman" w:cs="Times New Roman"/>
          <w:sz w:val="24"/>
          <w:szCs w:val="24"/>
        </w:rPr>
        <w:t xml:space="preserve"> between 0.15 and −0.15 </w:t>
      </w:r>
      <w:r w:rsidR="00E75D8B" w:rsidRPr="006B62ED">
        <w:rPr>
          <w:rFonts w:ascii="Times New Roman" w:hAnsi="Times New Roman" w:cs="Times New Roman"/>
          <w:sz w:val="24"/>
          <w:szCs w:val="24"/>
        </w:rPr>
        <w:t xml:space="preserve">indicated no correlation, </w:t>
      </w:r>
      <w:r w:rsidR="004156D4" w:rsidRPr="006B62ED">
        <w:rPr>
          <w:rFonts w:ascii="Times New Roman" w:hAnsi="Times New Roman" w:cs="Times New Roman"/>
          <w:sz w:val="24"/>
          <w:szCs w:val="24"/>
        </w:rPr>
        <w:t xml:space="preserve">and </w:t>
      </w:r>
      <w:r w:rsidR="00E75D8B" w:rsidRPr="006B62ED">
        <w:rPr>
          <w:rFonts w:ascii="Times New Roman" w:hAnsi="Times New Roman" w:cs="Times New Roman"/>
          <w:sz w:val="24"/>
          <w:szCs w:val="24"/>
        </w:rPr>
        <w:t xml:space="preserve">those below </w:t>
      </w:r>
      <w:r w:rsidR="004156D4" w:rsidRPr="006B62ED">
        <w:rPr>
          <w:rFonts w:ascii="Times New Roman" w:hAnsi="Times New Roman" w:cs="Times New Roman"/>
          <w:sz w:val="24"/>
          <w:szCs w:val="24"/>
        </w:rPr>
        <w:t>−0.15</w:t>
      </w:r>
      <w:r w:rsidR="00E75D8B" w:rsidRPr="006B62ED">
        <w:rPr>
          <w:rFonts w:ascii="Times New Roman" w:hAnsi="Times New Roman" w:cs="Times New Roman"/>
          <w:sz w:val="24"/>
          <w:szCs w:val="24"/>
        </w:rPr>
        <w:t xml:space="preserve"> were negative</w:t>
      </w:r>
      <w:r w:rsidR="004156D4" w:rsidRPr="006B62ED">
        <w:rPr>
          <w:rFonts w:ascii="Times New Roman" w:hAnsi="Times New Roman" w:cs="Times New Roman"/>
          <w:sz w:val="24"/>
          <w:szCs w:val="24"/>
        </w:rPr>
        <w:t xml:space="preserve">. </w:t>
      </w:r>
      <w:r w:rsidR="00B51E83" w:rsidRPr="006B62E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eWhyZTwvQXV0aG9yPjxZZWFyPjIwMTM8L1llYXI+PFJl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</w:fldData>
        </w:fldChar>
      </w:r>
      <w:r w:rsidR="0094239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4239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eWhyZTwvQXV0aG9yPjxZZWFyPjIwMTM8L1llYXI+PFJl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</w:fldData>
        </w:fldChar>
      </w:r>
      <w:r w:rsidR="0094239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4239E">
        <w:rPr>
          <w:rFonts w:ascii="Times New Roman" w:hAnsi="Times New Roman" w:cs="Times New Roman"/>
          <w:sz w:val="24"/>
          <w:szCs w:val="24"/>
        </w:rPr>
      </w:r>
      <w:r w:rsidR="0094239E">
        <w:rPr>
          <w:rFonts w:ascii="Times New Roman" w:hAnsi="Times New Roman" w:cs="Times New Roman"/>
          <w:sz w:val="24"/>
          <w:szCs w:val="24"/>
        </w:rPr>
        <w:fldChar w:fldCharType="end"/>
      </w:r>
      <w:r w:rsidR="00B51E83" w:rsidRPr="006B62ED">
        <w:rPr>
          <w:rFonts w:ascii="Times New Roman" w:hAnsi="Times New Roman" w:cs="Times New Roman"/>
          <w:sz w:val="24"/>
          <w:szCs w:val="24"/>
        </w:rPr>
      </w:r>
      <w:r w:rsidR="00B51E83" w:rsidRPr="006B62ED">
        <w:rPr>
          <w:rFonts w:ascii="Times New Roman" w:hAnsi="Times New Roman" w:cs="Times New Roman"/>
          <w:sz w:val="24"/>
          <w:szCs w:val="24"/>
        </w:rPr>
        <w:fldChar w:fldCharType="separate"/>
      </w:r>
      <w:r w:rsidR="0094239E">
        <w:rPr>
          <w:rFonts w:ascii="Times New Roman" w:hAnsi="Times New Roman" w:cs="Times New Roman"/>
          <w:noProof/>
          <w:sz w:val="24"/>
          <w:szCs w:val="24"/>
        </w:rPr>
        <w:t>[1]</w:t>
      </w:r>
      <w:r w:rsidR="00B51E83" w:rsidRPr="006B62ED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C68F233" w14:textId="77777777" w:rsidR="00B31F66" w:rsidRPr="006B62ED" w:rsidRDefault="00B31F66" w:rsidP="00F14A7B">
      <w:pPr>
        <w:rPr>
          <w:rFonts w:ascii="Times New Roman" w:hAnsi="Times New Roman" w:cs="Times New Roman"/>
          <w:b/>
          <w:sz w:val="24"/>
          <w:szCs w:val="24"/>
        </w:rPr>
      </w:pPr>
    </w:p>
    <w:p w14:paraId="51206B83" w14:textId="77777777" w:rsidR="00B31F66" w:rsidRPr="006B62ED" w:rsidRDefault="00B31F66" w:rsidP="00F14A7B">
      <w:pPr>
        <w:rPr>
          <w:rFonts w:ascii="Times New Roman" w:hAnsi="Times New Roman" w:cs="Times New Roman"/>
          <w:b/>
          <w:sz w:val="24"/>
          <w:szCs w:val="24"/>
        </w:rPr>
      </w:pPr>
    </w:p>
    <w:p w14:paraId="63C96A63" w14:textId="77777777" w:rsidR="00B31F66" w:rsidRPr="006B62ED" w:rsidRDefault="00B31F66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  <w:r w:rsidRPr="006B62ED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1034416" w14:textId="4B44B3E0" w:rsidR="00B31F66" w:rsidRPr="006B62ED" w:rsidRDefault="00D41834" w:rsidP="00F14A7B">
      <w:pPr>
        <w:rPr>
          <w:rFonts w:ascii="Times New Roman" w:hAnsi="Times New Roman" w:cs="Times New Roman"/>
          <w:sz w:val="24"/>
          <w:szCs w:val="24"/>
        </w:rPr>
      </w:pPr>
      <w:r w:rsidRPr="006B62E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="00B279B5" w:rsidRPr="006B62ED">
        <w:rPr>
          <w:rFonts w:ascii="Times New Roman" w:hAnsi="Times New Roman" w:cs="Times New Roman"/>
          <w:b/>
          <w:sz w:val="24"/>
          <w:szCs w:val="24"/>
        </w:rPr>
        <w:t>S</w:t>
      </w:r>
      <w:r w:rsidR="004F03C6" w:rsidRPr="006B62ED">
        <w:rPr>
          <w:rFonts w:ascii="Times New Roman" w:hAnsi="Times New Roman" w:cs="Times New Roman"/>
          <w:b/>
          <w:sz w:val="24"/>
          <w:szCs w:val="24"/>
        </w:rPr>
        <w:t>8</w:t>
      </w:r>
      <w:r w:rsidR="00B31F66" w:rsidRPr="006B62ED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363470" w:rsidRPr="006B62ED">
        <w:rPr>
          <w:rFonts w:ascii="Times New Roman" w:hAnsi="Times New Roman" w:cs="Times New Roman"/>
          <w:sz w:val="24"/>
          <w:szCs w:val="24"/>
        </w:rPr>
        <w:t xml:space="preserve">Bloom phase-specific gene </w:t>
      </w:r>
      <w:r w:rsidR="00071F87" w:rsidRPr="006B62ED">
        <w:rPr>
          <w:rFonts w:ascii="Times New Roman" w:hAnsi="Times New Roman" w:cs="Times New Roman"/>
          <w:sz w:val="24"/>
          <w:szCs w:val="24"/>
        </w:rPr>
        <w:t xml:space="preserve">expression </w:t>
      </w:r>
      <w:r w:rsidR="00363470" w:rsidRPr="006B62ED">
        <w:rPr>
          <w:rFonts w:ascii="Times New Roman" w:hAnsi="Times New Roman" w:cs="Times New Roman"/>
          <w:sz w:val="24"/>
          <w:szCs w:val="24"/>
        </w:rPr>
        <w:t xml:space="preserve">and average fold </w:t>
      </w:r>
      <w:r w:rsidR="00E87E95" w:rsidRPr="006B62ED">
        <w:rPr>
          <w:rFonts w:ascii="Times New Roman" w:hAnsi="Times New Roman" w:cs="Times New Roman"/>
          <w:sz w:val="24"/>
          <w:szCs w:val="24"/>
        </w:rPr>
        <w:t xml:space="preserve">changes </w:t>
      </w:r>
      <w:r w:rsidR="00FF22E2" w:rsidRPr="006B62ED">
        <w:rPr>
          <w:rFonts w:ascii="Times New Roman" w:hAnsi="Times New Roman" w:cs="Times New Roman"/>
          <w:sz w:val="24"/>
          <w:szCs w:val="24"/>
        </w:rPr>
        <w:t>in</w:t>
      </w:r>
      <w:r w:rsidR="008566B6" w:rsidRPr="006B62ED">
        <w:rPr>
          <w:rFonts w:ascii="Times New Roman" w:hAnsi="Times New Roman" w:cs="Times New Roman"/>
          <w:sz w:val="24"/>
          <w:szCs w:val="24"/>
        </w:rPr>
        <w:t xml:space="preserve"> expression </w:t>
      </w:r>
      <w:r w:rsidR="00071F87" w:rsidRPr="006B62ED">
        <w:rPr>
          <w:rFonts w:ascii="Times New Roman" w:hAnsi="Times New Roman" w:cs="Times New Roman"/>
          <w:sz w:val="24"/>
          <w:szCs w:val="24"/>
        </w:rPr>
        <w:t xml:space="preserve">in 12 </w:t>
      </w:r>
      <w:r w:rsidR="00FF22E2" w:rsidRPr="006B62ED">
        <w:rPr>
          <w:rFonts w:ascii="Times New Roman" w:hAnsi="Times New Roman" w:cs="Times New Roman"/>
          <w:sz w:val="24"/>
          <w:szCs w:val="24"/>
        </w:rPr>
        <w:t>genome</w:t>
      </w:r>
      <w:r w:rsidR="00071F87" w:rsidRPr="006B62ED">
        <w:rPr>
          <w:rFonts w:ascii="Times New Roman" w:hAnsi="Times New Roman" w:cs="Times New Roman"/>
          <w:sz w:val="24"/>
          <w:szCs w:val="24"/>
        </w:rPr>
        <w:t xml:space="preserve"> bins. </w:t>
      </w:r>
    </w:p>
    <w:tbl>
      <w:tblPr>
        <w:tblStyle w:val="a3"/>
        <w:tblW w:w="10665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600"/>
        <w:gridCol w:w="1540"/>
        <w:gridCol w:w="1540"/>
        <w:gridCol w:w="1540"/>
        <w:gridCol w:w="1540"/>
        <w:gridCol w:w="2905"/>
      </w:tblGrid>
      <w:tr w:rsidR="006B62ED" w:rsidRPr="006B62ED" w14:paraId="01883DEE" w14:textId="77777777" w:rsidTr="00E4329D">
        <w:trPr>
          <w:trHeight w:val="990"/>
        </w:trPr>
        <w:tc>
          <w:tcPr>
            <w:tcW w:w="1600" w:type="dxa"/>
            <w:tcBorders>
              <w:bottom w:val="single" w:sz="4" w:space="0" w:color="auto"/>
              <w:right w:val="nil"/>
            </w:tcBorders>
            <w:vAlign w:val="center"/>
            <w:hideMark/>
          </w:tcPr>
          <w:p w14:paraId="3557DDF4" w14:textId="77777777" w:rsidR="00E4329D" w:rsidRPr="006B62ED" w:rsidRDefault="00E4329D" w:rsidP="00C8212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Bin</w:t>
            </w:r>
          </w:p>
        </w:tc>
        <w:tc>
          <w:tcPr>
            <w:tcW w:w="1540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6EAAAF1" w14:textId="77777777" w:rsidR="00E4329D" w:rsidRPr="006B62ED" w:rsidRDefault="00B51E83" w:rsidP="00C8212A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Total gene</w:t>
            </w:r>
          </w:p>
        </w:tc>
        <w:tc>
          <w:tcPr>
            <w:tcW w:w="1540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3AC9619" w14:textId="77777777" w:rsidR="00E4329D" w:rsidRPr="006B62ED" w:rsidRDefault="00B51E83" w:rsidP="00C8212A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PK-specific</w:t>
            </w:r>
          </w:p>
        </w:tc>
        <w:tc>
          <w:tcPr>
            <w:tcW w:w="1540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F071FEA" w14:textId="77777777" w:rsidR="00E4329D" w:rsidRPr="006B62ED" w:rsidRDefault="00B51E83" w:rsidP="00C8212A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DC-specific</w:t>
            </w:r>
          </w:p>
        </w:tc>
        <w:tc>
          <w:tcPr>
            <w:tcW w:w="1540" w:type="dxa"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F601DF7" w14:textId="77777777" w:rsidR="00E4329D" w:rsidRPr="006B62ED" w:rsidRDefault="00B51E83" w:rsidP="00C8212A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No expression</w:t>
            </w:r>
          </w:p>
        </w:tc>
        <w:tc>
          <w:tcPr>
            <w:tcW w:w="2905" w:type="dxa"/>
            <w:tcBorders>
              <w:left w:val="nil"/>
              <w:bottom w:val="single" w:sz="4" w:space="0" w:color="auto"/>
            </w:tcBorders>
            <w:vAlign w:val="center"/>
            <w:hideMark/>
          </w:tcPr>
          <w:p w14:paraId="756A4AEB" w14:textId="77777777" w:rsidR="00E4329D" w:rsidRPr="006B62ED" w:rsidRDefault="00B51E83" w:rsidP="00C8212A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Average fold change*</w:t>
            </w:r>
          </w:p>
          <w:p w14:paraId="09C91070" w14:textId="77777777" w:rsidR="00E4329D" w:rsidRPr="006B62ED" w:rsidRDefault="00B51E83" w:rsidP="00C8212A">
            <w:pPr>
              <w:widowControl/>
              <w:wordWrap/>
              <w:autoSpaceDE/>
              <w:autoSpaceDN/>
              <w:spacing w:after="200" w:line="276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(PK vs. DC)</w:t>
            </w:r>
          </w:p>
        </w:tc>
      </w:tr>
      <w:tr w:rsidR="006B62ED" w:rsidRPr="006B62ED" w14:paraId="1C6A1333" w14:textId="77777777" w:rsidTr="009061FA">
        <w:trPr>
          <w:trHeight w:val="330"/>
        </w:trPr>
        <w:tc>
          <w:tcPr>
            <w:tcW w:w="1600" w:type="dxa"/>
            <w:tcBorders>
              <w:bottom w:val="nil"/>
              <w:right w:val="nil"/>
            </w:tcBorders>
            <w:noWrap/>
            <w:hideMark/>
          </w:tcPr>
          <w:p w14:paraId="62BC9180" w14:textId="77777777" w:rsidR="00E4329D" w:rsidRPr="006B62ED" w:rsidRDefault="00E4329D" w:rsidP="003668DE">
            <w:pPr>
              <w:widowControl/>
              <w:wordWrap/>
              <w:autoSpaceDE/>
              <w:autoSpaceDN/>
              <w:spacing w:after="200" w:line="276" w:lineRule="auto"/>
              <w:jc w:val="left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BC1_Pol</w:t>
            </w:r>
          </w:p>
        </w:tc>
        <w:tc>
          <w:tcPr>
            <w:tcW w:w="1540" w:type="dxa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7726C49F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687</w:t>
            </w:r>
          </w:p>
        </w:tc>
        <w:tc>
          <w:tcPr>
            <w:tcW w:w="1540" w:type="dxa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25520D5C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66</w:t>
            </w:r>
          </w:p>
        </w:tc>
        <w:tc>
          <w:tcPr>
            <w:tcW w:w="1540" w:type="dxa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57D7572A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1540" w:type="dxa"/>
            <w:tcBorders>
              <w:left w:val="nil"/>
              <w:bottom w:val="nil"/>
              <w:right w:val="nil"/>
            </w:tcBorders>
            <w:noWrap/>
            <w:vAlign w:val="center"/>
            <w:hideMark/>
          </w:tcPr>
          <w:p w14:paraId="7B37D0CD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0</w:t>
            </w:r>
          </w:p>
        </w:tc>
        <w:tc>
          <w:tcPr>
            <w:tcW w:w="2905" w:type="dxa"/>
            <w:tcBorders>
              <w:left w:val="nil"/>
              <w:bottom w:val="nil"/>
            </w:tcBorders>
            <w:noWrap/>
            <w:vAlign w:val="center"/>
          </w:tcPr>
          <w:p w14:paraId="275253EB" w14:textId="77777777" w:rsidR="009C0ACC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64</w:t>
            </w:r>
          </w:p>
        </w:tc>
      </w:tr>
      <w:tr w:rsidR="006B62ED" w:rsidRPr="006B62ED" w14:paraId="5EBFC3D2" w14:textId="77777777" w:rsidTr="009061FA">
        <w:trPr>
          <w:trHeight w:val="330"/>
        </w:trPr>
        <w:tc>
          <w:tcPr>
            <w:tcW w:w="1600" w:type="dxa"/>
            <w:tcBorders>
              <w:top w:val="nil"/>
              <w:bottom w:val="nil"/>
              <w:right w:val="nil"/>
            </w:tcBorders>
            <w:noWrap/>
            <w:hideMark/>
          </w:tcPr>
          <w:p w14:paraId="2C6F412D" w14:textId="77777777" w:rsidR="00E4329D" w:rsidRPr="006B62ED" w:rsidRDefault="00E4329D" w:rsidP="003668DE">
            <w:pPr>
              <w:widowControl/>
              <w:wordWrap/>
              <w:autoSpaceDE/>
              <w:autoSpaceDN/>
              <w:spacing w:after="200" w:line="276" w:lineRule="auto"/>
              <w:jc w:val="left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BC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3243749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66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69C07D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0A547F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7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588B37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86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</w:tcBorders>
            <w:noWrap/>
            <w:vAlign w:val="center"/>
          </w:tcPr>
          <w:p w14:paraId="79E19937" w14:textId="77777777" w:rsidR="009C0ACC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36</w:t>
            </w:r>
          </w:p>
        </w:tc>
      </w:tr>
      <w:tr w:rsidR="006B62ED" w:rsidRPr="006B62ED" w14:paraId="5835B712" w14:textId="77777777" w:rsidTr="009061FA">
        <w:trPr>
          <w:trHeight w:val="330"/>
        </w:trPr>
        <w:tc>
          <w:tcPr>
            <w:tcW w:w="1600" w:type="dxa"/>
            <w:tcBorders>
              <w:top w:val="nil"/>
              <w:bottom w:val="nil"/>
              <w:right w:val="nil"/>
            </w:tcBorders>
            <w:noWrap/>
            <w:hideMark/>
          </w:tcPr>
          <w:p w14:paraId="7DC83E67" w14:textId="77777777" w:rsidR="00E4329D" w:rsidRPr="006B62ED" w:rsidRDefault="00E4329D" w:rsidP="003668DE">
            <w:pPr>
              <w:widowControl/>
              <w:wordWrap/>
              <w:autoSpaceDE/>
              <w:autoSpaceDN/>
              <w:spacing w:after="200" w:line="276" w:lineRule="auto"/>
              <w:jc w:val="left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BC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0F03EF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34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16ADE3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03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198A92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E5EA37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759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</w:tcBorders>
            <w:noWrap/>
            <w:vAlign w:val="center"/>
          </w:tcPr>
          <w:p w14:paraId="7B571E63" w14:textId="77777777" w:rsidR="009C0ACC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48</w:t>
            </w:r>
          </w:p>
        </w:tc>
      </w:tr>
      <w:tr w:rsidR="006B62ED" w:rsidRPr="006B62ED" w14:paraId="2ED4B351" w14:textId="77777777" w:rsidTr="009061FA">
        <w:trPr>
          <w:trHeight w:val="330"/>
        </w:trPr>
        <w:tc>
          <w:tcPr>
            <w:tcW w:w="1600" w:type="dxa"/>
            <w:tcBorders>
              <w:top w:val="nil"/>
              <w:bottom w:val="nil"/>
              <w:right w:val="nil"/>
            </w:tcBorders>
            <w:noWrap/>
            <w:hideMark/>
          </w:tcPr>
          <w:p w14:paraId="1FBD182A" w14:textId="77777777" w:rsidR="00E4329D" w:rsidRPr="006B62ED" w:rsidRDefault="00E4329D" w:rsidP="003668DE">
            <w:pPr>
              <w:widowControl/>
              <w:wordWrap/>
              <w:autoSpaceDE/>
              <w:autoSpaceDN/>
              <w:spacing w:after="200" w:line="276" w:lineRule="auto"/>
              <w:jc w:val="left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BC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54C8F1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59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AD9C8B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9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5B55EB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3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FBCE8C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62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</w:tcBorders>
            <w:noWrap/>
            <w:vAlign w:val="center"/>
          </w:tcPr>
          <w:p w14:paraId="0F2F90DA" w14:textId="77777777" w:rsidR="009C0ACC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48</w:t>
            </w:r>
          </w:p>
        </w:tc>
      </w:tr>
      <w:tr w:rsidR="006B62ED" w:rsidRPr="006B62ED" w14:paraId="2186732F" w14:textId="77777777" w:rsidTr="009061FA">
        <w:trPr>
          <w:trHeight w:val="330"/>
        </w:trPr>
        <w:tc>
          <w:tcPr>
            <w:tcW w:w="1600" w:type="dxa"/>
            <w:tcBorders>
              <w:top w:val="nil"/>
              <w:bottom w:val="nil"/>
              <w:right w:val="nil"/>
            </w:tcBorders>
            <w:noWrap/>
            <w:hideMark/>
          </w:tcPr>
          <w:p w14:paraId="30F00624" w14:textId="77777777" w:rsidR="00E4329D" w:rsidRPr="006B62ED" w:rsidRDefault="00E4329D" w:rsidP="003668DE">
            <w:pPr>
              <w:widowControl/>
              <w:wordWrap/>
              <w:autoSpaceDE/>
              <w:autoSpaceDN/>
              <w:spacing w:after="200" w:line="276" w:lineRule="auto"/>
              <w:jc w:val="left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BC5_Pol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285325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36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0A7188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1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B24600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344571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92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</w:tcBorders>
            <w:noWrap/>
            <w:vAlign w:val="center"/>
          </w:tcPr>
          <w:p w14:paraId="2E58D8EB" w14:textId="77777777" w:rsidR="009C0ACC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68</w:t>
            </w:r>
          </w:p>
        </w:tc>
      </w:tr>
      <w:tr w:rsidR="006B62ED" w:rsidRPr="006B62ED" w14:paraId="1996EB56" w14:textId="77777777" w:rsidTr="009061FA">
        <w:trPr>
          <w:trHeight w:val="330"/>
        </w:trPr>
        <w:tc>
          <w:tcPr>
            <w:tcW w:w="1600" w:type="dxa"/>
            <w:tcBorders>
              <w:top w:val="nil"/>
              <w:bottom w:val="nil"/>
              <w:right w:val="nil"/>
            </w:tcBorders>
            <w:noWrap/>
            <w:hideMark/>
          </w:tcPr>
          <w:p w14:paraId="3DFD9450" w14:textId="77777777" w:rsidR="00E4329D" w:rsidRPr="006B62ED" w:rsidRDefault="00E4329D" w:rsidP="003668DE">
            <w:pPr>
              <w:widowControl/>
              <w:wordWrap/>
              <w:autoSpaceDE/>
              <w:autoSpaceDN/>
              <w:spacing w:after="200" w:line="276" w:lineRule="auto"/>
              <w:jc w:val="left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GM1_Ant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2F8A6B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79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DDFE0A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67B74C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EFCD95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2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</w:tcBorders>
            <w:noWrap/>
            <w:vAlign w:val="center"/>
          </w:tcPr>
          <w:p w14:paraId="38AE80FB" w14:textId="77777777" w:rsidR="009C0ACC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33</w:t>
            </w:r>
          </w:p>
        </w:tc>
      </w:tr>
      <w:tr w:rsidR="006B62ED" w:rsidRPr="006B62ED" w14:paraId="44FFEAE5" w14:textId="77777777" w:rsidTr="009061FA">
        <w:trPr>
          <w:trHeight w:val="330"/>
        </w:trPr>
        <w:tc>
          <w:tcPr>
            <w:tcW w:w="1600" w:type="dxa"/>
            <w:tcBorders>
              <w:top w:val="nil"/>
              <w:bottom w:val="nil"/>
              <w:right w:val="nil"/>
            </w:tcBorders>
            <w:noWrap/>
            <w:hideMark/>
          </w:tcPr>
          <w:p w14:paraId="4DCF0707" w14:textId="77777777" w:rsidR="00E4329D" w:rsidRPr="006B62ED" w:rsidRDefault="00E4329D" w:rsidP="003668DE">
            <w:pPr>
              <w:widowControl/>
              <w:wordWrap/>
              <w:autoSpaceDE/>
              <w:autoSpaceDN/>
              <w:spacing w:after="200" w:line="276" w:lineRule="auto"/>
              <w:jc w:val="left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GM2_Ant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4D67A5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02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8DDF16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B42709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6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4A4828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76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</w:tcBorders>
            <w:noWrap/>
            <w:vAlign w:val="center"/>
          </w:tcPr>
          <w:p w14:paraId="71BEEFBC" w14:textId="77777777" w:rsidR="009C0ACC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32</w:t>
            </w:r>
          </w:p>
        </w:tc>
      </w:tr>
      <w:tr w:rsidR="006B62ED" w:rsidRPr="006B62ED" w14:paraId="20F1E10E" w14:textId="77777777" w:rsidTr="009061FA">
        <w:trPr>
          <w:trHeight w:val="330"/>
        </w:trPr>
        <w:tc>
          <w:tcPr>
            <w:tcW w:w="1600" w:type="dxa"/>
            <w:tcBorders>
              <w:top w:val="nil"/>
              <w:bottom w:val="nil"/>
              <w:right w:val="nil"/>
            </w:tcBorders>
            <w:noWrap/>
            <w:hideMark/>
          </w:tcPr>
          <w:p w14:paraId="28E326BD" w14:textId="77777777" w:rsidR="00E4329D" w:rsidRPr="006B62ED" w:rsidRDefault="00E4329D" w:rsidP="003668DE">
            <w:pPr>
              <w:widowControl/>
              <w:wordWrap/>
              <w:autoSpaceDE/>
              <w:autoSpaceDN/>
              <w:spacing w:after="200" w:line="276" w:lineRule="auto"/>
              <w:jc w:val="left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GM3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51E871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12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4F1157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71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590BBA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4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239F3C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172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</w:tcBorders>
            <w:noWrap/>
            <w:vAlign w:val="center"/>
          </w:tcPr>
          <w:p w14:paraId="6EA09144" w14:textId="77777777" w:rsidR="009C0ACC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45</w:t>
            </w:r>
          </w:p>
        </w:tc>
      </w:tr>
      <w:tr w:rsidR="006B62ED" w:rsidRPr="006B62ED" w14:paraId="1C356891" w14:textId="77777777" w:rsidTr="009061FA">
        <w:trPr>
          <w:trHeight w:val="330"/>
        </w:trPr>
        <w:tc>
          <w:tcPr>
            <w:tcW w:w="1600" w:type="dxa"/>
            <w:tcBorders>
              <w:top w:val="nil"/>
              <w:bottom w:val="nil"/>
              <w:right w:val="nil"/>
            </w:tcBorders>
            <w:noWrap/>
            <w:hideMark/>
          </w:tcPr>
          <w:p w14:paraId="7A539998" w14:textId="77777777" w:rsidR="00E4329D" w:rsidRPr="006B62ED" w:rsidRDefault="00E4329D" w:rsidP="003668DE">
            <w:pPr>
              <w:widowControl/>
              <w:wordWrap/>
              <w:autoSpaceDE/>
              <w:autoSpaceDN/>
              <w:spacing w:after="200" w:line="276" w:lineRule="auto"/>
              <w:jc w:val="left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GM4_SAR9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384F4E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489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47638A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2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C276E1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577619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50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</w:tcBorders>
            <w:noWrap/>
            <w:vAlign w:val="center"/>
          </w:tcPr>
          <w:p w14:paraId="795A672F" w14:textId="77777777" w:rsidR="009C0ACC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39</w:t>
            </w:r>
          </w:p>
        </w:tc>
      </w:tr>
      <w:tr w:rsidR="006B62ED" w:rsidRPr="006B62ED" w14:paraId="041E444F" w14:textId="77777777" w:rsidTr="009061FA">
        <w:trPr>
          <w:trHeight w:val="330"/>
        </w:trPr>
        <w:tc>
          <w:tcPr>
            <w:tcW w:w="1600" w:type="dxa"/>
            <w:tcBorders>
              <w:top w:val="nil"/>
              <w:bottom w:val="nil"/>
              <w:right w:val="nil"/>
            </w:tcBorders>
            <w:noWrap/>
            <w:hideMark/>
          </w:tcPr>
          <w:p w14:paraId="47F94B22" w14:textId="77777777" w:rsidR="00E4329D" w:rsidRPr="006B62ED" w:rsidRDefault="00E4329D" w:rsidP="003668DE">
            <w:pPr>
              <w:widowControl/>
              <w:wordWrap/>
              <w:autoSpaceDE/>
              <w:autoSpaceDN/>
              <w:spacing w:after="200" w:line="276" w:lineRule="auto"/>
              <w:jc w:val="left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GM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C423A1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28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97ADE2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1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F67B24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DEC4DB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</w:tcBorders>
            <w:noWrap/>
            <w:vAlign w:val="center"/>
          </w:tcPr>
          <w:p w14:paraId="6832E8EA" w14:textId="77777777" w:rsidR="009C0ACC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34</w:t>
            </w:r>
          </w:p>
        </w:tc>
      </w:tr>
      <w:tr w:rsidR="006B62ED" w:rsidRPr="006B62ED" w14:paraId="00DFB34B" w14:textId="77777777" w:rsidTr="009061FA">
        <w:trPr>
          <w:trHeight w:val="330"/>
        </w:trPr>
        <w:tc>
          <w:tcPr>
            <w:tcW w:w="1600" w:type="dxa"/>
            <w:tcBorders>
              <w:top w:val="nil"/>
              <w:bottom w:val="nil"/>
              <w:right w:val="nil"/>
            </w:tcBorders>
            <w:noWrap/>
            <w:hideMark/>
          </w:tcPr>
          <w:p w14:paraId="182F4260" w14:textId="77777777" w:rsidR="00E4329D" w:rsidRPr="006B62ED" w:rsidRDefault="00E4329D" w:rsidP="003668DE">
            <w:pPr>
              <w:widowControl/>
              <w:wordWrap/>
              <w:autoSpaceDE/>
              <w:autoSpaceDN/>
              <w:spacing w:after="200" w:line="276" w:lineRule="auto"/>
              <w:jc w:val="left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GM6_SUP05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120EC6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900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CDC116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7525D5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74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394919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91</w:t>
            </w:r>
          </w:p>
        </w:tc>
        <w:tc>
          <w:tcPr>
            <w:tcW w:w="2905" w:type="dxa"/>
            <w:tcBorders>
              <w:top w:val="nil"/>
              <w:left w:val="nil"/>
              <w:bottom w:val="nil"/>
            </w:tcBorders>
            <w:noWrap/>
            <w:vAlign w:val="center"/>
          </w:tcPr>
          <w:p w14:paraId="78B6336C" w14:textId="77777777" w:rsidR="009C0ACC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34</w:t>
            </w:r>
          </w:p>
        </w:tc>
      </w:tr>
      <w:tr w:rsidR="006B62ED" w:rsidRPr="006B62ED" w14:paraId="03306139" w14:textId="77777777" w:rsidTr="009061FA">
        <w:trPr>
          <w:trHeight w:val="330"/>
        </w:trPr>
        <w:tc>
          <w:tcPr>
            <w:tcW w:w="1600" w:type="dxa"/>
            <w:tcBorders>
              <w:top w:val="nil"/>
              <w:right w:val="nil"/>
            </w:tcBorders>
            <w:noWrap/>
            <w:hideMark/>
          </w:tcPr>
          <w:p w14:paraId="20EDFDDE" w14:textId="77777777" w:rsidR="00E4329D" w:rsidRPr="006B62ED" w:rsidRDefault="00E4329D" w:rsidP="003668DE">
            <w:pPr>
              <w:widowControl/>
              <w:wordWrap/>
              <w:autoSpaceDE/>
              <w:autoSpaceDN/>
              <w:spacing w:after="200" w:line="276" w:lineRule="auto"/>
              <w:jc w:val="left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AL1_Pel</w:t>
            </w:r>
          </w:p>
        </w:tc>
        <w:tc>
          <w:tcPr>
            <w:tcW w:w="1540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6530FB46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7287</w:t>
            </w:r>
          </w:p>
        </w:tc>
        <w:tc>
          <w:tcPr>
            <w:tcW w:w="1540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232498AA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3</w:t>
            </w:r>
          </w:p>
        </w:tc>
        <w:tc>
          <w:tcPr>
            <w:tcW w:w="1540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4E018707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301</w:t>
            </w:r>
          </w:p>
        </w:tc>
        <w:tc>
          <w:tcPr>
            <w:tcW w:w="1540" w:type="dxa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2BA5E625" w14:textId="77777777" w:rsidR="009C0ACC" w:rsidRPr="006B62ED" w:rsidRDefault="00E4329D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918</w:t>
            </w:r>
          </w:p>
        </w:tc>
        <w:tc>
          <w:tcPr>
            <w:tcW w:w="2905" w:type="dxa"/>
            <w:tcBorders>
              <w:top w:val="nil"/>
              <w:left w:val="nil"/>
            </w:tcBorders>
            <w:noWrap/>
            <w:vAlign w:val="center"/>
          </w:tcPr>
          <w:p w14:paraId="167AE1AD" w14:textId="77777777" w:rsidR="009C0ACC" w:rsidRPr="006B62ED" w:rsidRDefault="00B51E83" w:rsidP="009061FA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.43</w:t>
            </w:r>
          </w:p>
        </w:tc>
      </w:tr>
    </w:tbl>
    <w:p w14:paraId="720E8419" w14:textId="77777777" w:rsidR="00153B6F" w:rsidRPr="006B62ED" w:rsidRDefault="00071F87" w:rsidP="00153B6F">
      <w:pPr>
        <w:rPr>
          <w:rFonts w:ascii="Times New Roman" w:hAnsi="Times New Roman" w:cs="Times New Roman"/>
          <w:sz w:val="24"/>
          <w:szCs w:val="24"/>
        </w:rPr>
      </w:pPr>
      <w:r w:rsidRPr="006B62ED">
        <w:rPr>
          <w:rFonts w:ascii="Times New Roman" w:hAnsi="Times New Roman" w:cs="Times New Roman"/>
          <w:sz w:val="24"/>
          <w:szCs w:val="24"/>
        </w:rPr>
        <w:t>*</w:t>
      </w:r>
      <w:r w:rsidR="0034232D" w:rsidRPr="006B62ED">
        <w:rPr>
          <w:rFonts w:ascii="Times New Roman" w:hAnsi="Times New Roman" w:cs="Times New Roman"/>
          <w:sz w:val="24"/>
          <w:szCs w:val="24"/>
        </w:rPr>
        <w:t xml:space="preserve">Deseq2 was used for calculation. </w:t>
      </w:r>
    </w:p>
    <w:p w14:paraId="31EE9C5C" w14:textId="77777777" w:rsidR="00BA5149" w:rsidRPr="006B62ED" w:rsidRDefault="00BA5149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</w:p>
    <w:p w14:paraId="29F147C5" w14:textId="081CAFFD" w:rsidR="00F14A7B" w:rsidRPr="006B62ED" w:rsidRDefault="00D41834" w:rsidP="00F14A7B">
      <w:pPr>
        <w:rPr>
          <w:rFonts w:ascii="Times New Roman" w:hAnsi="Times New Roman" w:cs="Times New Roman"/>
          <w:sz w:val="24"/>
          <w:szCs w:val="24"/>
        </w:rPr>
      </w:pPr>
      <w:r w:rsidRPr="006B62E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="00B279B5" w:rsidRPr="006B62ED">
        <w:rPr>
          <w:rFonts w:ascii="Times New Roman" w:hAnsi="Times New Roman" w:cs="Times New Roman"/>
          <w:b/>
          <w:sz w:val="24"/>
          <w:szCs w:val="24"/>
        </w:rPr>
        <w:t>S</w:t>
      </w:r>
      <w:r w:rsidR="004F03C6" w:rsidRPr="006B62ED">
        <w:rPr>
          <w:rFonts w:ascii="Times New Roman" w:hAnsi="Times New Roman" w:cs="Times New Roman"/>
          <w:b/>
          <w:sz w:val="24"/>
          <w:szCs w:val="24"/>
        </w:rPr>
        <w:t>9</w:t>
      </w:r>
      <w:r w:rsidR="00F14A7B" w:rsidRPr="006B62ED">
        <w:rPr>
          <w:rFonts w:ascii="Times New Roman" w:hAnsi="Times New Roman" w:cs="Times New Roman"/>
          <w:b/>
          <w:sz w:val="24"/>
          <w:szCs w:val="24"/>
        </w:rPr>
        <w:t>.</w:t>
      </w:r>
      <w:r w:rsidR="00F14A7B" w:rsidRPr="006B62ED">
        <w:rPr>
          <w:rFonts w:ascii="Times New Roman" w:hAnsi="Times New Roman" w:cs="Times New Roman"/>
          <w:sz w:val="24"/>
          <w:szCs w:val="24"/>
        </w:rPr>
        <w:t xml:space="preserve"> Summary of genes </w:t>
      </w:r>
      <w:r w:rsidR="002753C6" w:rsidRPr="006B62ED">
        <w:rPr>
          <w:rFonts w:ascii="Times New Roman" w:hAnsi="Times New Roman" w:cs="Times New Roman"/>
          <w:sz w:val="24"/>
          <w:szCs w:val="24"/>
        </w:rPr>
        <w:t xml:space="preserve">encoding </w:t>
      </w:r>
      <w:r w:rsidR="00F14A7B" w:rsidRPr="006B62ED">
        <w:rPr>
          <w:rFonts w:ascii="Times New Roman" w:hAnsi="Times New Roman" w:cs="Times New Roman"/>
          <w:sz w:val="24"/>
          <w:szCs w:val="24"/>
        </w:rPr>
        <w:t>representative transporter</w:t>
      </w:r>
      <w:r w:rsidR="002753C6" w:rsidRPr="006B62ED">
        <w:rPr>
          <w:rFonts w:ascii="Times New Roman" w:hAnsi="Times New Roman" w:cs="Times New Roman"/>
          <w:sz w:val="24"/>
          <w:szCs w:val="24"/>
        </w:rPr>
        <w:t>s</w:t>
      </w:r>
      <w:r w:rsidR="00F14A7B" w:rsidRPr="006B62ED">
        <w:rPr>
          <w:rFonts w:ascii="Times New Roman" w:hAnsi="Times New Roman" w:cs="Times New Roman"/>
          <w:sz w:val="24"/>
          <w:szCs w:val="24"/>
        </w:rPr>
        <w:t xml:space="preserve"> (TBDT, ABC,</w:t>
      </w:r>
      <w:r w:rsidR="002753C6" w:rsidRPr="006B62ED">
        <w:rPr>
          <w:rFonts w:ascii="Times New Roman" w:hAnsi="Times New Roman" w:cs="Times New Roman"/>
          <w:sz w:val="24"/>
          <w:szCs w:val="24"/>
        </w:rPr>
        <w:t xml:space="preserve"> and</w:t>
      </w:r>
      <w:r w:rsidR="00F14A7B" w:rsidRPr="006B62ED">
        <w:rPr>
          <w:rFonts w:ascii="Times New Roman" w:hAnsi="Times New Roman" w:cs="Times New Roman"/>
          <w:sz w:val="24"/>
          <w:szCs w:val="24"/>
        </w:rPr>
        <w:t xml:space="preserve"> TRAP) and SusD from </w:t>
      </w:r>
      <w:r w:rsidR="009A6C8B" w:rsidRPr="006B62ED">
        <w:rPr>
          <w:rFonts w:ascii="Times New Roman" w:hAnsi="Times New Roman" w:cs="Times New Roman"/>
          <w:sz w:val="24"/>
          <w:szCs w:val="24"/>
        </w:rPr>
        <w:t>12 genomes</w:t>
      </w:r>
      <w:r w:rsidR="00F14A7B" w:rsidRPr="006B62ED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14407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839"/>
        <w:gridCol w:w="964"/>
        <w:gridCol w:w="964"/>
        <w:gridCol w:w="964"/>
        <w:gridCol w:w="964"/>
        <w:gridCol w:w="964"/>
        <w:gridCol w:w="964"/>
        <w:gridCol w:w="964"/>
        <w:gridCol w:w="964"/>
        <w:gridCol w:w="964"/>
        <w:gridCol w:w="964"/>
        <w:gridCol w:w="964"/>
        <w:gridCol w:w="964"/>
      </w:tblGrid>
      <w:tr w:rsidR="006B62ED" w:rsidRPr="006B62ED" w14:paraId="71B612A8" w14:textId="77777777" w:rsidTr="00B00B4E">
        <w:trPr>
          <w:trHeight w:val="330"/>
        </w:trPr>
        <w:tc>
          <w:tcPr>
            <w:tcW w:w="283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5B1BF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굴림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4BE26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BC1_</w:t>
            </w:r>
          </w:p>
          <w:p w14:paraId="5C39CBA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Pol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45D88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BC5_</w:t>
            </w:r>
          </w:p>
          <w:p w14:paraId="028F676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Pol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7E265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BC2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91CE9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BC3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AF78C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BC4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B9692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GM4_</w:t>
            </w:r>
          </w:p>
          <w:p w14:paraId="02039E2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SAR92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D67B8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GM1_</w:t>
            </w:r>
          </w:p>
          <w:p w14:paraId="424EE46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Ant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9E4BB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GM2_</w:t>
            </w:r>
          </w:p>
          <w:p w14:paraId="3ECC948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Ant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6C184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GM3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ED207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GM5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03043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GM6_</w:t>
            </w:r>
          </w:p>
          <w:p w14:paraId="04C5986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SUP05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74B35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AL1_</w:t>
            </w:r>
          </w:p>
          <w:p w14:paraId="370FBC4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Pel</w:t>
            </w:r>
          </w:p>
        </w:tc>
      </w:tr>
      <w:tr w:rsidR="006B62ED" w:rsidRPr="006B62ED" w14:paraId="7CA1800D" w14:textId="77777777" w:rsidTr="00B00B4E">
        <w:trPr>
          <w:trHeight w:val="330"/>
        </w:trPr>
        <w:tc>
          <w:tcPr>
            <w:tcW w:w="283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F6995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TBDT</w:t>
            </w: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655E1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D6ACA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AB8EB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8FC85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05B02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43E6B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F6E1C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141882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123F9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91DD5B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9C120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6DC81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4EE1A216" w14:textId="77777777" w:rsidTr="00B00B4E">
        <w:trPr>
          <w:trHeight w:val="330"/>
        </w:trPr>
        <w:tc>
          <w:tcPr>
            <w:tcW w:w="283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A7C4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firstLineChars="100" w:firstLine="220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luster 3090</w:t>
            </w:r>
          </w:p>
        </w:tc>
        <w:tc>
          <w:tcPr>
            <w:tcW w:w="96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F0F9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6764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4CB9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2A66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65F19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20E9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67D8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9EF7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3AE9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EEB2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0AF8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BB9B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3AEEA777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40DB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firstLineChars="100" w:firstLine="220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luster 72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E282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631E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4984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8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281E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6F72D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53A7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0759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D037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9E61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5D94C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0FFD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02BBE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74CC30D8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B5C5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firstLineChars="100" w:firstLine="220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luster 42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1725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BF7B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B740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F529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91269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2CC6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9030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7164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EE56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490E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846A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C942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17226073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AD3C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firstLineChars="100" w:firstLine="220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luster 330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AF0F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B7A7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50FC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C01A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7C61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6840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47C3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E9BE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0D1A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7C57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033B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D9FA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76C76EEE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AD7A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firstLineChars="100" w:firstLine="220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luster 41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FB3C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197A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4269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8E31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CD5B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F26E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3E42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37DA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B894A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BF03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A1E4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8768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1E2AB488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F79D8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firstLineChars="100" w:firstLine="220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luster 97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2B0F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AB4C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67704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BDA4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01478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2FF2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382F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3101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E546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9811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9F84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6294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</w:tr>
      <w:tr w:rsidR="006B62ED" w:rsidRPr="006B62ED" w14:paraId="09C63435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C852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firstLineChars="100" w:firstLine="220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luster 18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DB29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8266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5894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FE5B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CC9E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A07F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F99C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ADFA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2CF4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6A6D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A797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2A66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3D345CF9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D7BB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firstLineChars="100" w:firstLine="220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luster 160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F161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FFDB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57BF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1CA2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5646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9B7A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D6912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A595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2E50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8356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5625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9BC9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52E1A15A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F82D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firstLineChars="100" w:firstLine="220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luster 185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A54E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81EF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9165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BDAC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5F5B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F4DA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3156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7DA9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8CC9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D5D2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B5FA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19C9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1D60C599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7D8A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firstLineChars="100" w:firstLine="220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luster 76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3E77A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0E90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7B31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D55A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B2C7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60B2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5BD6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06FD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F46E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FBD9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95A8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356A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0B5ED993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95281" w14:textId="77777777" w:rsidR="00F14A7B" w:rsidRPr="006B62ED" w:rsidRDefault="00F14A7B">
            <w:pPr>
              <w:widowControl/>
              <w:wordWrap/>
              <w:autoSpaceDE/>
              <w:autoSpaceDN/>
              <w:spacing w:after="0" w:line="240" w:lineRule="auto"/>
              <w:ind w:firstLineChars="100" w:firstLine="220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Unclassified T</w:t>
            </w:r>
            <w:r w:rsidR="00D02116"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BDT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EE32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C084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795B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67CC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E5B4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F887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3B58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86DB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4CAC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35BC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5B3E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32BA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</w:tr>
      <w:tr w:rsidR="006B62ED" w:rsidRPr="006B62ED" w14:paraId="7A388D49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CD947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SusD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C4D48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19DCD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3AEF8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035DA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2C298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420EC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3E20B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7900E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23F57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18C600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4D7E6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F731A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4F4C5B65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911D8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firstLineChars="100" w:firstLine="220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SusD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5E4F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  <w:r w:rsidR="009F5020"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0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D77F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F832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7AC9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4D78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D123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075F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B329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1AAB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F2E1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7C24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5182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056DE98C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5B199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ABC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F299C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01C61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1199B6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6A9A1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A6A45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FAD10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31E15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9DD03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49CE7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83323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2ACA5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A13B5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</w:tr>
      <w:tr w:rsidR="006B62ED" w:rsidRPr="006B62ED" w14:paraId="464C08D3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5662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Amino acid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C5B7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D4BF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7AF2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81B8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4DD2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4727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8F90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676A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2E13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6372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CF5E1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865F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9</w:t>
            </w:r>
          </w:p>
        </w:tc>
      </w:tr>
      <w:tr w:rsidR="006B62ED" w:rsidRPr="006B62ED" w14:paraId="728495BE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B4F8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Branched amino acid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7F0A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8DA8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3C03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2A62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DC0C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A31A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F513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AC53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D28A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D356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6AD2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E5B6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6</w:t>
            </w:r>
          </w:p>
        </w:tc>
      </w:tr>
      <w:tr w:rsidR="006B62ED" w:rsidRPr="006B62ED" w14:paraId="0F55F44F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17D6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Dipeptid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3C6A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9F64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8C47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5496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D647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3C24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02B1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174A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53B6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5C21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442C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386C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</w:tr>
      <w:tr w:rsidR="006B62ED" w:rsidRPr="006B62ED" w14:paraId="0704C4BA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A2BC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Oligopeptid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E4A2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FCAD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8603B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A048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DC3C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D983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562C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B3C3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2E91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51E0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CCF9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4119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</w:tr>
      <w:tr w:rsidR="006B62ED" w:rsidRPr="006B62ED" w14:paraId="0EEE31C7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BBD6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Peptid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D19B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0556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914A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B1CE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0542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A647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E124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8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B1470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F9C3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878F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5822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F1DF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</w:tr>
      <w:tr w:rsidR="006B62ED" w:rsidRPr="006B62ED" w14:paraId="3C4B98A4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861FA" w14:textId="77777777" w:rsidR="00F14A7B" w:rsidRPr="006B62ED" w:rsidRDefault="00F94AA4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Phenylpropanoid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3A6F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9F25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35A9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7EC8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092F4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6F6B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4322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D51AA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C1E4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2910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3012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00AC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</w:tr>
      <w:tr w:rsidR="006B62ED" w:rsidRPr="006B62ED" w14:paraId="0AC73B92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BA59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lastRenderedPageBreak/>
              <w:t>Monosaccharid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B8B4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B40A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CAF1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616C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532F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07FF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967C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F9A6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8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3627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84810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56228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6CDF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7</w:t>
            </w:r>
          </w:p>
        </w:tc>
      </w:tr>
      <w:tr w:rsidR="006B62ED" w:rsidRPr="006B62ED" w14:paraId="6986FF60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4F92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Disaccharid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8027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3AE9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E313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2308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D151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00AD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BFBD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97A5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7328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A0D2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68BA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81EE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9</w:t>
            </w:r>
          </w:p>
        </w:tc>
      </w:tr>
      <w:tr w:rsidR="006B62ED" w:rsidRPr="006B62ED" w14:paraId="03EB011F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FF63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Oligosaccharid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49A5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265E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C4EB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5CA9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97DD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D4E0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8950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AFA7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6E8B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B882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2425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8C49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</w:tr>
      <w:tr w:rsidR="006B62ED" w:rsidRPr="006B62ED" w14:paraId="16DBC778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6A62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Glycosid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71003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2BE0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0461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EBC3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8A46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9379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5E8F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7B24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F70D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8A52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5643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D3A7D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</w:tr>
      <w:tr w:rsidR="006B62ED" w:rsidRPr="006B62ED" w14:paraId="24AA1D2D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7FF59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Sugar alcohol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CDDF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C5D9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E61C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A3B4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0014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E0AE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4773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F31A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0D35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8C49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AA4B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E658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</w:tr>
      <w:tr w:rsidR="006B62ED" w:rsidRPr="006B62ED" w14:paraId="500473C0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E0A1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Glycine betaine/Proline/Proline betain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6A7F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5A53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0E31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4993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76F4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4165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AAA0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9A9E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706A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C861A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659A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8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9E7F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5</w:t>
            </w:r>
          </w:p>
        </w:tc>
      </w:tr>
      <w:tr w:rsidR="006B62ED" w:rsidRPr="006B62ED" w14:paraId="5B727471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96D1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Glycerol/Glycerol-phosphat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B954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A90E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6763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1021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98FA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90A6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1F51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4C9C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E91E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0B30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1A28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6218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</w:tr>
      <w:tr w:rsidR="006B62ED" w:rsidRPr="006B62ED" w14:paraId="32363A70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9F8E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Taurin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DA3C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20E6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6F1C7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50BE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5851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0833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70BC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5CBF7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A2C1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9815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38F1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45C4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6</w:t>
            </w:r>
          </w:p>
        </w:tc>
      </w:tr>
      <w:tr w:rsidR="006B62ED" w:rsidRPr="006B62ED" w14:paraId="70F1191C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C985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Opine/Polyamin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DA15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36EF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56E0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9AF2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1F52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71F8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06A2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4854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9AFF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1436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436C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6B1D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</w:tr>
      <w:tr w:rsidR="006B62ED" w:rsidRPr="006B62ED" w14:paraId="762FD077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D341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Steroid/lipid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540E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8E92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5D00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A088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65CD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5761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0D25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1EFA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2CAE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FE55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D8B5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6D7C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53ED4DBA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5D5EC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yanate/Nitrite/Nitrat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950A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8138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0E08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187E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6CCD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CD82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D22A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7AD2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A591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9338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AB04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58DB9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6C2EE7BF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BCDE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Urea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7285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3F43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BBA1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DF5D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D26E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F93D2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D1DC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D005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2CC4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C4260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47B2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5EE2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</w:tr>
      <w:tr w:rsidR="006B62ED" w:rsidRPr="006B62ED" w14:paraId="30B8E045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D7B7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Mo/W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5EEB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42A6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B097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794A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E331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9E4B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7727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FAF2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F362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E090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C4F1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31C7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</w:tr>
      <w:tr w:rsidR="006B62ED" w:rsidRPr="006B62ED" w14:paraId="7794D4A5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0906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Fe/Zn/Cu/Mn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FC6D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CB5C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71EB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2108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0A77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46DD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5EE2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D1D7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1126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C235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5326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B52C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4</w:t>
            </w:r>
          </w:p>
        </w:tc>
      </w:tr>
      <w:tr w:rsidR="006B62ED" w:rsidRPr="006B62ED" w14:paraId="2F62B131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EAB1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Ferric iron-siderophor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7440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9F89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1B0B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50E6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59E6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A458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A5F2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03DF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629C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DE3E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DE81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EABD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</w:tr>
      <w:tr w:rsidR="006B62ED" w:rsidRPr="006B62ED" w14:paraId="6E41B624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4821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Ferrichrome/Hem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F654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E169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63E2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A61B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3684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4012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8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CDFC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2A2E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8F385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0CDE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7D33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F872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</w:tr>
      <w:tr w:rsidR="006B62ED" w:rsidRPr="006B62ED" w14:paraId="4C420396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5796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Ni/Co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EC3F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10EB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CE1B2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3B7F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5B66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288C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6C0C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E040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9E79A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E037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6BE9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BB8E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</w:tr>
      <w:tr w:rsidR="006B62ED" w:rsidRPr="006B62ED" w14:paraId="5F84390A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060C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Vitamin B complex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D1FC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9410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08FA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4831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54E4E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DBDC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5F83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06B6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4962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0F9D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D4BE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5A97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7</w:t>
            </w:r>
          </w:p>
        </w:tc>
      </w:tr>
      <w:tr w:rsidR="006B62ED" w:rsidRPr="006B62ED" w14:paraId="706696A1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D0E8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Lipoprotein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3E98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1A8D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73C0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70FB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3CA2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E599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FA42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99C7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74B72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3544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4B3A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C1C4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</w:t>
            </w:r>
          </w:p>
        </w:tc>
      </w:tr>
      <w:tr w:rsidR="006B62ED" w:rsidRPr="006B62ED" w14:paraId="4BD7E85F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D847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Nucleosid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FAB4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BECF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5F5FF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1F14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138F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B3E46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4D25F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7696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440A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1408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455D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8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D6C1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</w:tr>
      <w:tr w:rsidR="006B62ED" w:rsidRPr="006B62ED" w14:paraId="5A20EB06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A6BB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Phosphonate/Phosphat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21D5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CB41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5277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74BD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5EBA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EFA8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DED1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DD30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6033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74ED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88EE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F3D5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</w:tr>
      <w:tr w:rsidR="006B62ED" w:rsidRPr="006B62ED" w14:paraId="77C51647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53CC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Sugar phosphat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9012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DCF6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A1F3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6BA24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D1A7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E1D0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D6E4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CDC4F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C8AD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7CA5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9B90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5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C2A7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</w:tr>
      <w:tr w:rsidR="006B62ED" w:rsidRPr="006B62ED" w14:paraId="1DB5E6B0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48AD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Phthalate/Protocatechuat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F4D6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9F09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0A2B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ED44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21EB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1A03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CEF8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E87D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EA6A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C93F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513C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51AE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</w:tr>
      <w:tr w:rsidR="006B62ED" w:rsidRPr="006B62ED" w14:paraId="059E3CF6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5FAE7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lastRenderedPageBreak/>
              <w:t>Sulfate/Thiosulfat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45AA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07841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2B60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DFE5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21FC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C8D6A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0981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37A41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FCCD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1576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3C0D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A0CE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</w:tr>
      <w:tr w:rsidR="006B62ED" w:rsidRPr="006B62ED" w14:paraId="0B220F97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555A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left="1" w:firstLineChars="83" w:firstLine="183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Unclassified ABC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3A88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634F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AB85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F3F9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871F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88A8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69A8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23BA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83C8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4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606D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41539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158A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</w:tr>
      <w:tr w:rsidR="006B62ED" w:rsidRPr="006B62ED" w14:paraId="1E7C8CF6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BCCFB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TRAP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785B2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64CEE6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6376E8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2D57BA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F643B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9068D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13FEF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2A10C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DD3104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523D65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E2DF6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A1992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</w:tr>
      <w:tr w:rsidR="006B62ED" w:rsidRPr="006B62ED" w14:paraId="69AAD560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88A8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firstLineChars="84" w:firstLine="185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4-dicarboxylate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6B8E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91472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42C1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D392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6D7E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6668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740A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8F035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7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4067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9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985B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C4A1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381E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5</w:t>
            </w:r>
          </w:p>
        </w:tc>
      </w:tr>
      <w:tr w:rsidR="006B62ED" w:rsidRPr="006B62ED" w14:paraId="4D1791E6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8C40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firstLineChars="84" w:firstLine="185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Mannitol/chloroaromatic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4251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EDAB0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85FC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FF97A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9E8C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36DC9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7960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46F5A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0A8A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1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323FF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DD7E7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</w:t>
            </w:r>
          </w:p>
        </w:tc>
        <w:tc>
          <w:tcPr>
            <w:tcW w:w="9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0909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3</w:t>
            </w:r>
          </w:p>
        </w:tc>
      </w:tr>
      <w:tr w:rsidR="00F14A7B" w:rsidRPr="006B62ED" w14:paraId="44E7EBB7" w14:textId="77777777" w:rsidTr="00B00B4E">
        <w:trPr>
          <w:trHeight w:val="330"/>
        </w:trPr>
        <w:tc>
          <w:tcPr>
            <w:tcW w:w="28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45025E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ind w:firstLineChars="84" w:firstLine="185"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Unclassified TRAP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789383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BFC762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50B65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6F38B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DF7E8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06B84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Cs w:val="20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D9039D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7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6C8D3B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6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72D931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02EE96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87DCC4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2</w:t>
            </w:r>
          </w:p>
        </w:tc>
        <w:tc>
          <w:tcPr>
            <w:tcW w:w="96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2D10BC" w14:textId="77777777" w:rsidR="00F14A7B" w:rsidRPr="006B62ED" w:rsidRDefault="00F14A7B" w:rsidP="00B00B4E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32</w:t>
            </w:r>
          </w:p>
        </w:tc>
      </w:tr>
    </w:tbl>
    <w:p w14:paraId="104AA938" w14:textId="77777777" w:rsidR="00F14A7B" w:rsidRPr="006B62ED" w:rsidRDefault="00F14A7B">
      <w:pPr>
        <w:rPr>
          <w:rFonts w:ascii="Times New Roman" w:hAnsi="Times New Roman" w:cs="Times New Roman"/>
          <w:b/>
          <w:sz w:val="24"/>
          <w:szCs w:val="24"/>
        </w:rPr>
      </w:pPr>
    </w:p>
    <w:p w14:paraId="1B4A85BD" w14:textId="77777777" w:rsidR="00F14A7B" w:rsidRPr="006B62ED" w:rsidRDefault="00F14A7B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  <w:r w:rsidRPr="006B62ED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4F96693" w14:textId="77777777" w:rsidR="009F13ED" w:rsidRPr="006B62ED" w:rsidRDefault="009F13ED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  <w:sectPr w:rsidR="009F13ED" w:rsidRPr="006B62ED" w:rsidSect="00DD304E">
          <w:pgSz w:w="16838" w:h="11906" w:orient="landscape"/>
          <w:pgMar w:top="1440" w:right="1701" w:bottom="1440" w:left="1440" w:header="851" w:footer="992" w:gutter="0"/>
          <w:cols w:space="425"/>
          <w:docGrid w:linePitch="360"/>
        </w:sectPr>
      </w:pPr>
    </w:p>
    <w:p w14:paraId="3EE6D209" w14:textId="65CF7FD6" w:rsidR="009C5ACD" w:rsidRPr="006B62ED" w:rsidRDefault="009C5ACD" w:rsidP="009C5AC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ry Table S10</w:t>
      </w:r>
      <w:r w:rsidRPr="006B62ED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6B62ED">
        <w:rPr>
          <w:rFonts w:ascii="Times New Roman" w:hAnsi="Times New Roman" w:cs="Times New Roman"/>
          <w:sz w:val="24"/>
          <w:szCs w:val="24"/>
        </w:rPr>
        <w:t>Genes in the pathway for vitamin B</w:t>
      </w:r>
      <w:r w:rsidRPr="006B62ED">
        <w:rPr>
          <w:rFonts w:ascii="Times New Roman" w:hAnsi="Times New Roman" w:cs="Times New Roman"/>
          <w:sz w:val="24"/>
          <w:szCs w:val="24"/>
          <w:vertAlign w:val="subscript"/>
        </w:rPr>
        <w:t>12</w:t>
      </w:r>
      <w:r w:rsidRPr="006B62ED">
        <w:rPr>
          <w:rFonts w:ascii="Times New Roman" w:hAnsi="Times New Roman" w:cs="Times New Roman"/>
          <w:sz w:val="24"/>
          <w:szCs w:val="24"/>
        </w:rPr>
        <w:t xml:space="preserve"> biosynthesis in GM1_Ant, GM2_Ant, and GM4_SAR92. </w:t>
      </w:r>
      <w:r w:rsidRPr="006B62ED">
        <w:rPr>
          <w:rFonts w:ascii="Times New Roman" w:hAnsi="Times New Roman" w:cs="Times New Roman"/>
          <w:b/>
          <w:sz w:val="24"/>
          <w:szCs w:val="24"/>
        </w:rPr>
        <w:t xml:space="preserve">   </w:t>
      </w:r>
    </w:p>
    <w:tbl>
      <w:tblPr>
        <w:tblStyle w:val="a3"/>
        <w:tblW w:w="9016" w:type="dxa"/>
        <w:tblBorders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502"/>
        <w:gridCol w:w="1171"/>
        <w:gridCol w:w="1171"/>
        <w:gridCol w:w="1172"/>
      </w:tblGrid>
      <w:tr w:rsidR="009C5ACD" w:rsidRPr="006B62ED" w14:paraId="30D8F4E4" w14:textId="77777777" w:rsidTr="000B6306">
        <w:trPr>
          <w:trHeight w:val="330"/>
        </w:trPr>
        <w:tc>
          <w:tcPr>
            <w:tcW w:w="5502" w:type="dxa"/>
            <w:tcBorders>
              <w:top w:val="single" w:sz="4" w:space="0" w:color="auto"/>
              <w:left w:val="nil"/>
              <w:bottom w:val="single" w:sz="4" w:space="0" w:color="auto"/>
            </w:tcBorders>
            <w:noWrap/>
            <w:vAlign w:val="center"/>
            <w:hideMark/>
          </w:tcPr>
          <w:p w14:paraId="38147D09" w14:textId="77777777" w:rsidR="009C5ACD" w:rsidRPr="006B62ED" w:rsidRDefault="009C5ACD" w:rsidP="000B6306">
            <w:pPr>
              <w:widowControl/>
              <w:wordWrap/>
              <w:autoSpaceDE/>
              <w:autoSpaceDN/>
              <w:rPr>
                <w:rFonts w:ascii="Times New Roman" w:eastAsia="굴림" w:hAnsi="Times New Roman" w:cs="Times New Roman"/>
                <w:b/>
                <w:kern w:val="0"/>
                <w:sz w:val="24"/>
                <w:szCs w:val="24"/>
              </w:rPr>
            </w:pPr>
            <w:r w:rsidRPr="006B62ED">
              <w:rPr>
                <w:rFonts w:ascii="Times New Roman" w:eastAsia="굴림" w:hAnsi="Times New Roman" w:cs="Times New Roman"/>
                <w:b/>
                <w:kern w:val="0"/>
                <w:sz w:val="24"/>
                <w:szCs w:val="24"/>
              </w:rPr>
              <w:t>Genes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50D8CFA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GM1_Ant</w:t>
            </w:r>
          </w:p>
        </w:tc>
        <w:tc>
          <w:tcPr>
            <w:tcW w:w="117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3E609F7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GM2_Ant</w:t>
            </w:r>
          </w:p>
        </w:tc>
        <w:tc>
          <w:tcPr>
            <w:tcW w:w="1172" w:type="dxa"/>
            <w:tcBorders>
              <w:top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B193CF1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GM4_</w:t>
            </w:r>
          </w:p>
          <w:p w14:paraId="7243DF43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b/>
                <w:kern w:val="0"/>
                <w:sz w:val="22"/>
              </w:rPr>
              <w:t>SAR92</w:t>
            </w:r>
          </w:p>
        </w:tc>
      </w:tr>
      <w:tr w:rsidR="009C5ACD" w:rsidRPr="006B62ED" w14:paraId="7D8F4534" w14:textId="77777777" w:rsidTr="000B6306">
        <w:trPr>
          <w:trHeight w:val="330"/>
        </w:trPr>
        <w:tc>
          <w:tcPr>
            <w:tcW w:w="5502" w:type="dxa"/>
            <w:tcBorders>
              <w:top w:val="single" w:sz="4" w:space="0" w:color="auto"/>
              <w:left w:val="nil"/>
            </w:tcBorders>
            <w:noWrap/>
            <w:hideMark/>
          </w:tcPr>
          <w:p w14:paraId="0E37A9DF" w14:textId="77777777" w:rsidR="009C5ACD" w:rsidRPr="006B62ED" w:rsidRDefault="009C5ACD" w:rsidP="000B6306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biB/CobD COG1270 Cobalamin biosynthesis protein</w:t>
            </w:r>
          </w:p>
        </w:tc>
        <w:tc>
          <w:tcPr>
            <w:tcW w:w="117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087C77BA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1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A09D863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2" w:type="dxa"/>
            <w:tcBorders>
              <w:top w:val="single" w:sz="4" w:space="0" w:color="auto"/>
              <w:right w:val="nil"/>
            </w:tcBorders>
            <w:noWrap/>
            <w:vAlign w:val="center"/>
            <w:hideMark/>
          </w:tcPr>
          <w:p w14:paraId="56BF222F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</w:tr>
      <w:tr w:rsidR="009C5ACD" w:rsidRPr="006B62ED" w14:paraId="30A60A13" w14:textId="77777777" w:rsidTr="000B6306">
        <w:trPr>
          <w:trHeight w:val="330"/>
        </w:trPr>
        <w:tc>
          <w:tcPr>
            <w:tcW w:w="5502" w:type="dxa"/>
            <w:tcBorders>
              <w:left w:val="nil"/>
            </w:tcBorders>
            <w:noWrap/>
            <w:hideMark/>
          </w:tcPr>
          <w:p w14:paraId="7C5EDDD0" w14:textId="77777777" w:rsidR="009C5ACD" w:rsidRPr="006B62ED" w:rsidRDefault="009C5ACD" w:rsidP="000B6306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obQ COG1492 Cobyric acid synthase</w:t>
            </w:r>
          </w:p>
        </w:tc>
        <w:tc>
          <w:tcPr>
            <w:tcW w:w="1171" w:type="dxa"/>
            <w:noWrap/>
            <w:vAlign w:val="center"/>
            <w:hideMark/>
          </w:tcPr>
          <w:p w14:paraId="5E707390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1" w:type="dxa"/>
            <w:noWrap/>
            <w:vAlign w:val="center"/>
            <w:hideMark/>
          </w:tcPr>
          <w:p w14:paraId="1B0E5706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-</w:t>
            </w:r>
          </w:p>
        </w:tc>
        <w:tc>
          <w:tcPr>
            <w:tcW w:w="1172" w:type="dxa"/>
            <w:tcBorders>
              <w:right w:val="nil"/>
            </w:tcBorders>
            <w:noWrap/>
            <w:vAlign w:val="center"/>
            <w:hideMark/>
          </w:tcPr>
          <w:p w14:paraId="102D3063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</w:tr>
      <w:tr w:rsidR="009C5ACD" w:rsidRPr="006B62ED" w14:paraId="3CF564BE" w14:textId="77777777" w:rsidTr="000B6306">
        <w:trPr>
          <w:trHeight w:val="330"/>
        </w:trPr>
        <w:tc>
          <w:tcPr>
            <w:tcW w:w="5502" w:type="dxa"/>
            <w:tcBorders>
              <w:left w:val="nil"/>
            </w:tcBorders>
            <w:noWrap/>
            <w:hideMark/>
          </w:tcPr>
          <w:p w14:paraId="6CDD5903" w14:textId="77777777" w:rsidR="009C5ACD" w:rsidRPr="006B62ED" w:rsidRDefault="009C5ACD" w:rsidP="000B6306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obN COG1429 Cobalamin biosynthesis protein</w:t>
            </w:r>
          </w:p>
        </w:tc>
        <w:tc>
          <w:tcPr>
            <w:tcW w:w="1171" w:type="dxa"/>
            <w:noWrap/>
            <w:vAlign w:val="center"/>
            <w:hideMark/>
          </w:tcPr>
          <w:p w14:paraId="02ACA754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1" w:type="dxa"/>
            <w:noWrap/>
            <w:vAlign w:val="center"/>
            <w:hideMark/>
          </w:tcPr>
          <w:p w14:paraId="349BEFE6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2" w:type="dxa"/>
            <w:tcBorders>
              <w:right w:val="nil"/>
            </w:tcBorders>
            <w:noWrap/>
            <w:vAlign w:val="center"/>
            <w:hideMark/>
          </w:tcPr>
          <w:p w14:paraId="5D4F0EBE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-</w:t>
            </w:r>
          </w:p>
        </w:tc>
      </w:tr>
      <w:tr w:rsidR="009C5ACD" w:rsidRPr="006B62ED" w14:paraId="5ACDF5BF" w14:textId="77777777" w:rsidTr="000B6306">
        <w:trPr>
          <w:trHeight w:val="330"/>
        </w:trPr>
        <w:tc>
          <w:tcPr>
            <w:tcW w:w="5502" w:type="dxa"/>
            <w:tcBorders>
              <w:left w:val="nil"/>
            </w:tcBorders>
            <w:noWrap/>
            <w:hideMark/>
          </w:tcPr>
          <w:p w14:paraId="2D269F12" w14:textId="77777777" w:rsidR="009C5ACD" w:rsidRPr="006B62ED" w:rsidRDefault="009C5ACD" w:rsidP="000B6306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obM COG2875 Precorrin-4 methylase</w:t>
            </w:r>
          </w:p>
        </w:tc>
        <w:tc>
          <w:tcPr>
            <w:tcW w:w="1171" w:type="dxa"/>
            <w:noWrap/>
            <w:vAlign w:val="center"/>
            <w:hideMark/>
          </w:tcPr>
          <w:p w14:paraId="3DB14B68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1" w:type="dxa"/>
            <w:noWrap/>
            <w:vAlign w:val="center"/>
            <w:hideMark/>
          </w:tcPr>
          <w:p w14:paraId="55A6B4C3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2" w:type="dxa"/>
            <w:tcBorders>
              <w:right w:val="nil"/>
            </w:tcBorders>
            <w:noWrap/>
            <w:vAlign w:val="center"/>
            <w:hideMark/>
          </w:tcPr>
          <w:p w14:paraId="777190D3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-</w:t>
            </w:r>
          </w:p>
        </w:tc>
      </w:tr>
      <w:tr w:rsidR="009C5ACD" w:rsidRPr="006B62ED" w14:paraId="28A5CC84" w14:textId="77777777" w:rsidTr="000B6306">
        <w:trPr>
          <w:trHeight w:val="330"/>
        </w:trPr>
        <w:tc>
          <w:tcPr>
            <w:tcW w:w="5502" w:type="dxa"/>
            <w:tcBorders>
              <w:left w:val="nil"/>
            </w:tcBorders>
            <w:noWrap/>
            <w:hideMark/>
          </w:tcPr>
          <w:p w14:paraId="2A598D69" w14:textId="77777777" w:rsidR="009C5ACD" w:rsidRPr="006B62ED" w:rsidRDefault="009C5ACD" w:rsidP="000B6306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obJ COG1010 Precorrin-3B methylase</w:t>
            </w:r>
          </w:p>
        </w:tc>
        <w:tc>
          <w:tcPr>
            <w:tcW w:w="1171" w:type="dxa"/>
            <w:noWrap/>
            <w:vAlign w:val="center"/>
            <w:hideMark/>
          </w:tcPr>
          <w:p w14:paraId="4892B3A2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1" w:type="dxa"/>
            <w:noWrap/>
            <w:vAlign w:val="center"/>
            <w:hideMark/>
          </w:tcPr>
          <w:p w14:paraId="3F023A6C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2" w:type="dxa"/>
            <w:tcBorders>
              <w:right w:val="nil"/>
            </w:tcBorders>
            <w:noWrap/>
            <w:vAlign w:val="center"/>
            <w:hideMark/>
          </w:tcPr>
          <w:p w14:paraId="538822A4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-</w:t>
            </w:r>
          </w:p>
        </w:tc>
      </w:tr>
      <w:tr w:rsidR="009C5ACD" w:rsidRPr="006B62ED" w14:paraId="1C725698" w14:textId="77777777" w:rsidTr="000B6306">
        <w:trPr>
          <w:trHeight w:val="330"/>
        </w:trPr>
        <w:tc>
          <w:tcPr>
            <w:tcW w:w="5502" w:type="dxa"/>
            <w:tcBorders>
              <w:left w:val="nil"/>
            </w:tcBorders>
            <w:noWrap/>
            <w:hideMark/>
          </w:tcPr>
          <w:p w14:paraId="7BA39CBF" w14:textId="77777777" w:rsidR="009C5ACD" w:rsidRPr="006B62ED" w:rsidRDefault="009C5ACD" w:rsidP="000B6306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obF COG2243 Precorrin-2 methylase</w:t>
            </w:r>
          </w:p>
        </w:tc>
        <w:tc>
          <w:tcPr>
            <w:tcW w:w="1171" w:type="dxa"/>
            <w:noWrap/>
            <w:vAlign w:val="center"/>
            <w:hideMark/>
          </w:tcPr>
          <w:p w14:paraId="4EC13F73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1" w:type="dxa"/>
            <w:noWrap/>
            <w:vAlign w:val="center"/>
            <w:hideMark/>
          </w:tcPr>
          <w:p w14:paraId="66AC068D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2" w:type="dxa"/>
            <w:tcBorders>
              <w:right w:val="nil"/>
            </w:tcBorders>
            <w:noWrap/>
            <w:vAlign w:val="center"/>
            <w:hideMark/>
          </w:tcPr>
          <w:p w14:paraId="70843F03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-</w:t>
            </w:r>
          </w:p>
        </w:tc>
      </w:tr>
      <w:tr w:rsidR="009C5ACD" w:rsidRPr="006B62ED" w14:paraId="04C8CF70" w14:textId="77777777" w:rsidTr="000B6306">
        <w:trPr>
          <w:trHeight w:val="330"/>
        </w:trPr>
        <w:tc>
          <w:tcPr>
            <w:tcW w:w="5502" w:type="dxa"/>
            <w:tcBorders>
              <w:left w:val="nil"/>
            </w:tcBorders>
            <w:noWrap/>
            <w:hideMark/>
          </w:tcPr>
          <w:p w14:paraId="6970CC79" w14:textId="77777777" w:rsidR="009C5ACD" w:rsidRPr="006B62ED" w:rsidRDefault="009C5ACD" w:rsidP="000B6306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obH COG2082 Precorrin isomerase</w:t>
            </w:r>
          </w:p>
        </w:tc>
        <w:tc>
          <w:tcPr>
            <w:tcW w:w="1171" w:type="dxa"/>
            <w:noWrap/>
            <w:vAlign w:val="center"/>
            <w:hideMark/>
          </w:tcPr>
          <w:p w14:paraId="27613432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1" w:type="dxa"/>
            <w:noWrap/>
            <w:vAlign w:val="center"/>
            <w:hideMark/>
          </w:tcPr>
          <w:p w14:paraId="571C2DC4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2" w:type="dxa"/>
            <w:tcBorders>
              <w:right w:val="nil"/>
            </w:tcBorders>
            <w:noWrap/>
            <w:vAlign w:val="center"/>
            <w:hideMark/>
          </w:tcPr>
          <w:p w14:paraId="6F149C9B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-</w:t>
            </w:r>
          </w:p>
        </w:tc>
      </w:tr>
      <w:tr w:rsidR="009C5ACD" w:rsidRPr="006B62ED" w14:paraId="3043E878" w14:textId="77777777" w:rsidTr="000B6306">
        <w:trPr>
          <w:trHeight w:val="330"/>
        </w:trPr>
        <w:tc>
          <w:tcPr>
            <w:tcW w:w="5502" w:type="dxa"/>
            <w:tcBorders>
              <w:left w:val="nil"/>
            </w:tcBorders>
            <w:noWrap/>
            <w:hideMark/>
          </w:tcPr>
          <w:p w14:paraId="26CAA92C" w14:textId="77777777" w:rsidR="009C5ACD" w:rsidRPr="006B62ED" w:rsidRDefault="009C5ACD" w:rsidP="000B6306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obK COG2099 Precorrin-6x reductase</w:t>
            </w:r>
          </w:p>
        </w:tc>
        <w:tc>
          <w:tcPr>
            <w:tcW w:w="1171" w:type="dxa"/>
            <w:noWrap/>
            <w:vAlign w:val="center"/>
            <w:hideMark/>
          </w:tcPr>
          <w:p w14:paraId="47C8BA47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1" w:type="dxa"/>
            <w:noWrap/>
            <w:vAlign w:val="center"/>
            <w:hideMark/>
          </w:tcPr>
          <w:p w14:paraId="7A9EFF98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2" w:type="dxa"/>
            <w:tcBorders>
              <w:right w:val="nil"/>
            </w:tcBorders>
            <w:noWrap/>
            <w:vAlign w:val="center"/>
            <w:hideMark/>
          </w:tcPr>
          <w:p w14:paraId="40C06733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-</w:t>
            </w:r>
          </w:p>
        </w:tc>
      </w:tr>
      <w:tr w:rsidR="009C5ACD" w:rsidRPr="006B62ED" w14:paraId="02B4E63B" w14:textId="77777777" w:rsidTr="000B6306">
        <w:trPr>
          <w:trHeight w:val="330"/>
        </w:trPr>
        <w:tc>
          <w:tcPr>
            <w:tcW w:w="5502" w:type="dxa"/>
            <w:tcBorders>
              <w:left w:val="nil"/>
            </w:tcBorders>
            <w:noWrap/>
            <w:hideMark/>
          </w:tcPr>
          <w:p w14:paraId="383A0E5F" w14:textId="77777777" w:rsidR="009C5ACD" w:rsidRPr="006B62ED" w:rsidRDefault="009C5ACD" w:rsidP="000B6306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biD COG1903 Cobalamin biosynthesis protein</w:t>
            </w:r>
          </w:p>
        </w:tc>
        <w:tc>
          <w:tcPr>
            <w:tcW w:w="1171" w:type="dxa"/>
            <w:noWrap/>
            <w:vAlign w:val="center"/>
            <w:hideMark/>
          </w:tcPr>
          <w:p w14:paraId="264636FE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1" w:type="dxa"/>
            <w:noWrap/>
            <w:vAlign w:val="center"/>
            <w:hideMark/>
          </w:tcPr>
          <w:p w14:paraId="6EB87800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2" w:type="dxa"/>
            <w:tcBorders>
              <w:right w:val="nil"/>
            </w:tcBorders>
            <w:noWrap/>
            <w:vAlign w:val="center"/>
            <w:hideMark/>
          </w:tcPr>
          <w:p w14:paraId="35E08E03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-</w:t>
            </w:r>
          </w:p>
        </w:tc>
      </w:tr>
      <w:tr w:rsidR="009C5ACD" w:rsidRPr="006B62ED" w14:paraId="11442F9B" w14:textId="77777777" w:rsidTr="000B6306">
        <w:trPr>
          <w:trHeight w:val="330"/>
        </w:trPr>
        <w:tc>
          <w:tcPr>
            <w:tcW w:w="5502" w:type="dxa"/>
            <w:tcBorders>
              <w:left w:val="nil"/>
            </w:tcBorders>
            <w:noWrap/>
            <w:hideMark/>
          </w:tcPr>
          <w:p w14:paraId="70F11071" w14:textId="77777777" w:rsidR="009C5ACD" w:rsidRPr="006B62ED" w:rsidRDefault="009C5ACD" w:rsidP="000B6306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obB COG1797 Cobyrinic acid a,c-diamide synthase</w:t>
            </w:r>
          </w:p>
        </w:tc>
        <w:tc>
          <w:tcPr>
            <w:tcW w:w="1171" w:type="dxa"/>
            <w:noWrap/>
            <w:vAlign w:val="center"/>
            <w:hideMark/>
          </w:tcPr>
          <w:p w14:paraId="6B10A2EE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1" w:type="dxa"/>
            <w:noWrap/>
            <w:vAlign w:val="center"/>
            <w:hideMark/>
          </w:tcPr>
          <w:p w14:paraId="78477A2C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2" w:type="dxa"/>
            <w:tcBorders>
              <w:right w:val="nil"/>
            </w:tcBorders>
            <w:noWrap/>
            <w:vAlign w:val="center"/>
            <w:hideMark/>
          </w:tcPr>
          <w:p w14:paraId="6926D19C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-</w:t>
            </w:r>
          </w:p>
        </w:tc>
      </w:tr>
      <w:tr w:rsidR="009C5ACD" w:rsidRPr="006B62ED" w14:paraId="7DED6111" w14:textId="77777777" w:rsidTr="000B6306">
        <w:trPr>
          <w:trHeight w:val="330"/>
        </w:trPr>
        <w:tc>
          <w:tcPr>
            <w:tcW w:w="5502" w:type="dxa"/>
            <w:tcBorders>
              <w:left w:val="nil"/>
            </w:tcBorders>
            <w:noWrap/>
            <w:hideMark/>
          </w:tcPr>
          <w:p w14:paraId="7FE3104A" w14:textId="77777777" w:rsidR="009C5ACD" w:rsidRPr="006B62ED" w:rsidRDefault="009C5ACD" w:rsidP="000B6306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obS COG0368 Cobalamin-5-phosphate synthase</w:t>
            </w:r>
          </w:p>
        </w:tc>
        <w:tc>
          <w:tcPr>
            <w:tcW w:w="1171" w:type="dxa"/>
            <w:noWrap/>
            <w:vAlign w:val="center"/>
            <w:hideMark/>
          </w:tcPr>
          <w:p w14:paraId="44F4F5EC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1" w:type="dxa"/>
            <w:noWrap/>
            <w:vAlign w:val="center"/>
            <w:hideMark/>
          </w:tcPr>
          <w:p w14:paraId="048B2F23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2" w:type="dxa"/>
            <w:tcBorders>
              <w:right w:val="nil"/>
            </w:tcBorders>
            <w:noWrap/>
            <w:vAlign w:val="center"/>
            <w:hideMark/>
          </w:tcPr>
          <w:p w14:paraId="6A9C015E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</w:tr>
      <w:tr w:rsidR="009C5ACD" w:rsidRPr="006B62ED" w14:paraId="1932B2A3" w14:textId="77777777" w:rsidTr="000B6306">
        <w:trPr>
          <w:trHeight w:val="330"/>
        </w:trPr>
        <w:tc>
          <w:tcPr>
            <w:tcW w:w="5502" w:type="dxa"/>
            <w:tcBorders>
              <w:left w:val="nil"/>
            </w:tcBorders>
            <w:noWrap/>
            <w:hideMark/>
          </w:tcPr>
          <w:p w14:paraId="16B1B4ED" w14:textId="77777777" w:rsidR="009C5ACD" w:rsidRPr="006B62ED" w:rsidRDefault="009C5ACD" w:rsidP="000B6306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biX Cobalamin (vitamin B12) biosynthesis CbiX domain containing protein</w:t>
            </w:r>
          </w:p>
        </w:tc>
        <w:tc>
          <w:tcPr>
            <w:tcW w:w="1171" w:type="dxa"/>
            <w:noWrap/>
            <w:vAlign w:val="center"/>
            <w:hideMark/>
          </w:tcPr>
          <w:p w14:paraId="3A76A35E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1" w:type="dxa"/>
            <w:noWrap/>
            <w:vAlign w:val="center"/>
            <w:hideMark/>
          </w:tcPr>
          <w:p w14:paraId="74661A9F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2" w:type="dxa"/>
            <w:tcBorders>
              <w:right w:val="nil"/>
            </w:tcBorders>
            <w:noWrap/>
            <w:vAlign w:val="center"/>
            <w:hideMark/>
          </w:tcPr>
          <w:p w14:paraId="0C183EED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-</w:t>
            </w:r>
          </w:p>
        </w:tc>
      </w:tr>
      <w:tr w:rsidR="009C5ACD" w:rsidRPr="006B62ED" w14:paraId="57255024" w14:textId="77777777" w:rsidTr="000B6306">
        <w:trPr>
          <w:trHeight w:val="330"/>
        </w:trPr>
        <w:tc>
          <w:tcPr>
            <w:tcW w:w="5502" w:type="dxa"/>
            <w:tcBorders>
              <w:left w:val="nil"/>
            </w:tcBorders>
            <w:noWrap/>
            <w:hideMark/>
          </w:tcPr>
          <w:p w14:paraId="48FBD4F5" w14:textId="77777777" w:rsidR="009C5ACD" w:rsidRPr="006B62ED" w:rsidRDefault="009C5ACD" w:rsidP="000B6306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obU COG2087 Adenosyl cobinamide kinase</w:t>
            </w:r>
          </w:p>
        </w:tc>
        <w:tc>
          <w:tcPr>
            <w:tcW w:w="1171" w:type="dxa"/>
            <w:noWrap/>
            <w:vAlign w:val="center"/>
            <w:hideMark/>
          </w:tcPr>
          <w:p w14:paraId="00258842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1" w:type="dxa"/>
            <w:noWrap/>
            <w:vAlign w:val="center"/>
            <w:hideMark/>
          </w:tcPr>
          <w:p w14:paraId="3AE909DE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2" w:type="dxa"/>
            <w:tcBorders>
              <w:right w:val="nil"/>
            </w:tcBorders>
            <w:noWrap/>
            <w:vAlign w:val="center"/>
            <w:hideMark/>
          </w:tcPr>
          <w:p w14:paraId="192C64D7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</w:tr>
      <w:tr w:rsidR="009C5ACD" w:rsidRPr="006B62ED" w14:paraId="72170044" w14:textId="77777777" w:rsidTr="000B6306">
        <w:trPr>
          <w:trHeight w:val="330"/>
        </w:trPr>
        <w:tc>
          <w:tcPr>
            <w:tcW w:w="5502" w:type="dxa"/>
            <w:tcBorders>
              <w:left w:val="nil"/>
              <w:bottom w:val="single" w:sz="4" w:space="0" w:color="auto"/>
            </w:tcBorders>
            <w:noWrap/>
            <w:hideMark/>
          </w:tcPr>
          <w:p w14:paraId="4D804C38" w14:textId="77777777" w:rsidR="009C5ACD" w:rsidRPr="006B62ED" w:rsidRDefault="009C5ACD" w:rsidP="000B6306">
            <w:pPr>
              <w:widowControl/>
              <w:wordWrap/>
              <w:autoSpaceDE/>
              <w:autoSpaceDN/>
              <w:jc w:val="left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CobC cobalamin biosynthetic protein</w:t>
            </w:r>
          </w:p>
        </w:tc>
        <w:tc>
          <w:tcPr>
            <w:tcW w:w="1171" w:type="dxa"/>
            <w:noWrap/>
            <w:vAlign w:val="center"/>
            <w:hideMark/>
          </w:tcPr>
          <w:p w14:paraId="4DF8E3B3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1" w:type="dxa"/>
            <w:noWrap/>
            <w:vAlign w:val="center"/>
            <w:hideMark/>
          </w:tcPr>
          <w:p w14:paraId="60441E52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  <w:tc>
          <w:tcPr>
            <w:tcW w:w="1172" w:type="dxa"/>
            <w:tcBorders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04C16E4" w14:textId="77777777" w:rsidR="009C5ACD" w:rsidRPr="006B62ED" w:rsidRDefault="009C5ACD" w:rsidP="000B6306">
            <w:pPr>
              <w:widowControl/>
              <w:wordWrap/>
              <w:autoSpaceDE/>
              <w:autoSpaceDN/>
              <w:jc w:val="center"/>
              <w:rPr>
                <w:rFonts w:ascii="Times New Roman" w:eastAsia="맑은 고딕" w:hAnsi="Times New Roman" w:cs="Times New Roman"/>
                <w:kern w:val="0"/>
                <w:sz w:val="22"/>
              </w:rPr>
            </w:pPr>
            <w:r w:rsidRPr="006B62ED">
              <w:rPr>
                <w:rFonts w:ascii="Times New Roman" w:eastAsia="맑은 고딕" w:hAnsi="Times New Roman" w:cs="Times New Roman"/>
                <w:kern w:val="0"/>
                <w:sz w:val="22"/>
              </w:rPr>
              <w:t>+</w:t>
            </w:r>
          </w:p>
        </w:tc>
      </w:tr>
    </w:tbl>
    <w:p w14:paraId="09B48437" w14:textId="4A5630CE" w:rsidR="009C5ACD" w:rsidRDefault="009C5ACD" w:rsidP="0070398A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</w:p>
    <w:p w14:paraId="679B3496" w14:textId="77777777" w:rsidR="009C5ACD" w:rsidRDefault="009C5ACD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3EE0D0BF" w14:textId="24E7725A" w:rsidR="00A0412F" w:rsidRPr="006B62ED" w:rsidRDefault="00D41834" w:rsidP="0070398A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6B62E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="00B279B5" w:rsidRPr="006B62ED">
        <w:rPr>
          <w:rFonts w:ascii="Times New Roman" w:hAnsi="Times New Roman" w:cs="Times New Roman"/>
          <w:b/>
          <w:sz w:val="24"/>
          <w:szCs w:val="24"/>
        </w:rPr>
        <w:t>S</w:t>
      </w:r>
      <w:r w:rsidR="004F03C6" w:rsidRPr="006B62ED">
        <w:rPr>
          <w:rFonts w:ascii="Times New Roman" w:hAnsi="Times New Roman" w:cs="Times New Roman"/>
          <w:b/>
          <w:sz w:val="24"/>
          <w:szCs w:val="24"/>
        </w:rPr>
        <w:t>1</w:t>
      </w:r>
      <w:r w:rsidR="009C5ACD">
        <w:rPr>
          <w:rFonts w:ascii="Times New Roman" w:hAnsi="Times New Roman" w:cs="Times New Roman"/>
          <w:b/>
          <w:sz w:val="24"/>
          <w:szCs w:val="24"/>
        </w:rPr>
        <w:t>1</w:t>
      </w:r>
      <w:r w:rsidR="00CA2743" w:rsidRPr="006B62ED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C1471B" w:rsidRPr="006B62ED">
        <w:rPr>
          <w:rFonts w:ascii="Times New Roman" w:hAnsi="Times New Roman" w:cs="Times New Roman"/>
          <w:sz w:val="24"/>
          <w:szCs w:val="24"/>
        </w:rPr>
        <w:t xml:space="preserve">Comparison </w:t>
      </w:r>
      <w:r w:rsidR="00CA2743" w:rsidRPr="006B62ED">
        <w:rPr>
          <w:rFonts w:ascii="Times New Roman" w:hAnsi="Times New Roman" w:cs="Times New Roman"/>
          <w:sz w:val="24"/>
          <w:szCs w:val="24"/>
        </w:rPr>
        <w:t xml:space="preserve">of selected genes and pathways </w:t>
      </w:r>
      <w:r w:rsidR="00C1471B" w:rsidRPr="006B62ED">
        <w:rPr>
          <w:rFonts w:ascii="Times New Roman" w:hAnsi="Times New Roman" w:cs="Times New Roman"/>
          <w:sz w:val="24"/>
          <w:szCs w:val="24"/>
        </w:rPr>
        <w:t xml:space="preserve">in </w:t>
      </w:r>
      <w:r w:rsidR="00CA2743" w:rsidRPr="006B62ED">
        <w:rPr>
          <w:rFonts w:ascii="Times New Roman" w:hAnsi="Times New Roman" w:cs="Times New Roman"/>
          <w:sz w:val="24"/>
          <w:szCs w:val="24"/>
        </w:rPr>
        <w:t xml:space="preserve">GM1_Ant, GM2_Ant, </w:t>
      </w:r>
      <w:r w:rsidR="008611FF" w:rsidRPr="006B62ED">
        <w:rPr>
          <w:rFonts w:ascii="Times New Roman" w:hAnsi="Times New Roman" w:cs="Times New Roman"/>
          <w:sz w:val="24"/>
          <w:szCs w:val="24"/>
        </w:rPr>
        <w:t>GM4_SAR92, GM6_SUP05</w:t>
      </w:r>
      <w:r w:rsidR="00C1471B" w:rsidRPr="006B62ED">
        <w:rPr>
          <w:rFonts w:ascii="Times New Roman" w:hAnsi="Times New Roman" w:cs="Times New Roman"/>
          <w:sz w:val="24"/>
          <w:szCs w:val="24"/>
        </w:rPr>
        <w:t>,</w:t>
      </w:r>
      <w:r w:rsidR="00CA2743" w:rsidRPr="006B62ED">
        <w:rPr>
          <w:rFonts w:ascii="Times New Roman" w:hAnsi="Times New Roman" w:cs="Times New Roman"/>
          <w:sz w:val="24"/>
          <w:szCs w:val="24"/>
        </w:rPr>
        <w:t xml:space="preserve"> and</w:t>
      </w:r>
      <w:r w:rsidR="00CA2743" w:rsidRPr="006B62ED">
        <w:rPr>
          <w:rFonts w:ascii="Times New Roman" w:hAnsi="Times New Roman" w:cs="Times New Roman"/>
          <w:i/>
          <w:sz w:val="24"/>
          <w:szCs w:val="24"/>
        </w:rPr>
        <w:t xml:space="preserve"> Roseobacter</w:t>
      </w:r>
      <w:r w:rsidR="00CA2743" w:rsidRPr="006B62ED">
        <w:rPr>
          <w:rFonts w:ascii="Times New Roman" w:hAnsi="Times New Roman" w:cs="Times New Roman"/>
          <w:sz w:val="24"/>
          <w:szCs w:val="24"/>
        </w:rPr>
        <w:t xml:space="preserve"> clade</w:t>
      </w:r>
      <w:r w:rsidR="00C1471B" w:rsidRPr="006B62ED">
        <w:rPr>
          <w:rFonts w:ascii="Times New Roman" w:hAnsi="Times New Roman" w:cs="Times New Roman"/>
          <w:sz w:val="24"/>
          <w:szCs w:val="24"/>
        </w:rPr>
        <w:t>s</w:t>
      </w:r>
      <w:r w:rsidR="00CA2743" w:rsidRPr="006B62ED">
        <w:rPr>
          <w:rFonts w:ascii="Times New Roman" w:hAnsi="Times New Roman" w:cs="Times New Roman"/>
          <w:sz w:val="24"/>
          <w:szCs w:val="24"/>
        </w:rPr>
        <w:t>.</w:t>
      </w:r>
      <w:r w:rsidR="008611FF" w:rsidRPr="006B62ED">
        <w:rPr>
          <w:rFonts w:ascii="Times New Roman" w:hAnsi="Times New Roman" w:cs="Times New Roman"/>
          <w:sz w:val="24"/>
          <w:szCs w:val="24"/>
        </w:rPr>
        <w:t xml:space="preserve"> </w:t>
      </w:r>
      <w:r w:rsidR="00CA2743" w:rsidRPr="006B62ED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a3"/>
        <w:tblW w:w="13687" w:type="dxa"/>
        <w:tblLayout w:type="fixed"/>
        <w:tblLook w:val="04A0" w:firstRow="1" w:lastRow="0" w:firstColumn="1" w:lastColumn="0" w:noHBand="0" w:noVBand="1"/>
      </w:tblPr>
      <w:tblGrid>
        <w:gridCol w:w="2689"/>
        <w:gridCol w:w="1222"/>
        <w:gridCol w:w="1222"/>
        <w:gridCol w:w="1222"/>
        <w:gridCol w:w="1222"/>
        <w:gridCol w:w="1222"/>
        <w:gridCol w:w="1222"/>
        <w:gridCol w:w="1222"/>
        <w:gridCol w:w="1222"/>
        <w:gridCol w:w="1222"/>
      </w:tblGrid>
      <w:tr w:rsidR="006B62ED" w:rsidRPr="006B62ED" w14:paraId="16294783" w14:textId="77777777" w:rsidTr="004A6947">
        <w:tc>
          <w:tcPr>
            <w:tcW w:w="2689" w:type="dxa"/>
            <w:tcBorders>
              <w:left w:val="nil"/>
              <w:bottom w:val="single" w:sz="4" w:space="0" w:color="auto"/>
              <w:right w:val="nil"/>
            </w:tcBorders>
          </w:tcPr>
          <w:p w14:paraId="51B503D5" w14:textId="77777777" w:rsidR="008611FF" w:rsidRPr="006B62ED" w:rsidRDefault="008611FF" w:rsidP="0070398A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860D10E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Cs w:val="24"/>
              </w:rPr>
              <w:t>GM1_Ant</w:t>
            </w:r>
          </w:p>
        </w:tc>
        <w:tc>
          <w:tcPr>
            <w:tcW w:w="122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540D549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Cs w:val="24"/>
              </w:rPr>
              <w:t>GM2_Ant</w:t>
            </w:r>
          </w:p>
        </w:tc>
        <w:tc>
          <w:tcPr>
            <w:tcW w:w="122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3432B22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Cs w:val="24"/>
              </w:rPr>
              <w:t>GM4_SAR92</w:t>
            </w:r>
          </w:p>
        </w:tc>
        <w:tc>
          <w:tcPr>
            <w:tcW w:w="122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2DA9A7C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Cs w:val="24"/>
              </w:rPr>
              <w:t>GM6_SUP05</w:t>
            </w:r>
          </w:p>
        </w:tc>
        <w:tc>
          <w:tcPr>
            <w:tcW w:w="122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7654670" w14:textId="77777777" w:rsidR="008611FF" w:rsidRPr="006B62ED" w:rsidRDefault="00FF22E2" w:rsidP="0095758B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i/>
                <w:szCs w:val="24"/>
              </w:rPr>
              <w:t xml:space="preserve">Planktomarina </w:t>
            </w:r>
            <w:r w:rsidR="00D816DA" w:rsidRPr="006B62ED">
              <w:rPr>
                <w:rFonts w:ascii="Times New Roman" w:hAnsi="Times New Roman" w:cs="Times New Roman"/>
                <w:b/>
                <w:i/>
                <w:szCs w:val="24"/>
              </w:rPr>
              <w:t>temperata</w:t>
            </w:r>
            <w:r w:rsidR="00715EF1" w:rsidRPr="006B62ED">
              <w:rPr>
                <w:rFonts w:ascii="Times New Roman" w:hAnsi="Times New Roman" w:cs="Times New Roman"/>
                <w:b/>
                <w:szCs w:val="24"/>
              </w:rPr>
              <w:t>*</w:t>
            </w:r>
          </w:p>
        </w:tc>
        <w:tc>
          <w:tcPr>
            <w:tcW w:w="122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34C03CB" w14:textId="77777777" w:rsidR="008611FF" w:rsidRPr="006B62ED" w:rsidRDefault="008611FF" w:rsidP="0095758B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i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i/>
                <w:szCs w:val="24"/>
              </w:rPr>
              <w:t>O</w:t>
            </w:r>
            <w:r w:rsidR="00FF22E2" w:rsidRPr="006B62ED">
              <w:rPr>
                <w:rFonts w:ascii="Times New Roman" w:hAnsi="Times New Roman" w:cs="Times New Roman"/>
                <w:b/>
                <w:i/>
                <w:szCs w:val="24"/>
              </w:rPr>
              <w:t>ctadecabacter</w:t>
            </w:r>
            <w:r w:rsidRPr="006B62ED">
              <w:rPr>
                <w:rFonts w:ascii="Times New Roman" w:hAnsi="Times New Roman" w:cs="Times New Roman"/>
                <w:b/>
                <w:i/>
                <w:szCs w:val="24"/>
              </w:rPr>
              <w:t xml:space="preserve"> arcticus</w:t>
            </w:r>
            <w:r w:rsidR="00715EF1" w:rsidRPr="006B62ED">
              <w:rPr>
                <w:rFonts w:ascii="Times New Roman" w:hAnsi="Times New Roman" w:cs="Times New Roman"/>
                <w:b/>
                <w:i/>
                <w:szCs w:val="24"/>
              </w:rPr>
              <w:t>*</w:t>
            </w:r>
          </w:p>
        </w:tc>
        <w:tc>
          <w:tcPr>
            <w:tcW w:w="122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63A49B4" w14:textId="77777777" w:rsidR="008611FF" w:rsidRPr="006B62ED" w:rsidRDefault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i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i/>
                <w:szCs w:val="24"/>
              </w:rPr>
              <w:t>O</w:t>
            </w:r>
            <w:r w:rsidR="00FF22E2" w:rsidRPr="006B62ED">
              <w:rPr>
                <w:rFonts w:ascii="Times New Roman" w:hAnsi="Times New Roman" w:cs="Times New Roman"/>
                <w:b/>
                <w:i/>
                <w:szCs w:val="24"/>
              </w:rPr>
              <w:t>ctadecabacter</w:t>
            </w:r>
            <w:r w:rsidRPr="006B62ED">
              <w:rPr>
                <w:rFonts w:ascii="Times New Roman" w:hAnsi="Times New Roman" w:cs="Times New Roman"/>
                <w:b/>
                <w:i/>
                <w:szCs w:val="24"/>
              </w:rPr>
              <w:t xml:space="preserve"> antarcticus</w:t>
            </w:r>
            <w:r w:rsidR="00715EF1" w:rsidRPr="006B62ED">
              <w:rPr>
                <w:rFonts w:ascii="Times New Roman" w:hAnsi="Times New Roman" w:cs="Times New Roman"/>
                <w:b/>
                <w:i/>
                <w:szCs w:val="24"/>
              </w:rPr>
              <w:t>*</w:t>
            </w:r>
          </w:p>
        </w:tc>
        <w:tc>
          <w:tcPr>
            <w:tcW w:w="122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52A58C0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i/>
                <w:szCs w:val="24"/>
              </w:rPr>
              <w:t>Sulfitobacter</w:t>
            </w:r>
            <w:r w:rsidRPr="006B62ED">
              <w:rPr>
                <w:rFonts w:ascii="Times New Roman" w:hAnsi="Times New Roman" w:cs="Times New Roman"/>
                <w:b/>
                <w:szCs w:val="24"/>
              </w:rPr>
              <w:t xml:space="preserve"> sp. </w:t>
            </w:r>
            <w:r w:rsidR="008611FF" w:rsidRPr="006B62ED">
              <w:rPr>
                <w:rFonts w:ascii="Times New Roman" w:hAnsi="Times New Roman" w:cs="Times New Roman"/>
                <w:b/>
                <w:szCs w:val="24"/>
              </w:rPr>
              <w:t>EE-36</w:t>
            </w:r>
            <w:r w:rsidR="00715EF1" w:rsidRPr="006B62ED">
              <w:rPr>
                <w:rFonts w:ascii="Times New Roman" w:hAnsi="Times New Roman" w:cs="Times New Roman"/>
                <w:b/>
                <w:szCs w:val="24"/>
              </w:rPr>
              <w:t>*</w:t>
            </w:r>
          </w:p>
        </w:tc>
        <w:tc>
          <w:tcPr>
            <w:tcW w:w="122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49BC033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i/>
                <w:szCs w:val="24"/>
              </w:rPr>
              <w:t xml:space="preserve">Sulfitobacter </w:t>
            </w:r>
            <w:r w:rsidRPr="006B62ED">
              <w:rPr>
                <w:rFonts w:ascii="Times New Roman" w:hAnsi="Times New Roman" w:cs="Times New Roman"/>
                <w:b/>
                <w:szCs w:val="24"/>
              </w:rPr>
              <w:t xml:space="preserve">sp. </w:t>
            </w:r>
            <w:r w:rsidR="008611FF" w:rsidRPr="006B62ED">
              <w:rPr>
                <w:rFonts w:ascii="Times New Roman" w:hAnsi="Times New Roman" w:cs="Times New Roman"/>
                <w:b/>
                <w:szCs w:val="24"/>
              </w:rPr>
              <w:t>NAS14.1</w:t>
            </w:r>
            <w:r w:rsidR="00715EF1" w:rsidRPr="006B62ED">
              <w:rPr>
                <w:rFonts w:ascii="Times New Roman" w:hAnsi="Times New Roman" w:cs="Times New Roman"/>
                <w:b/>
                <w:szCs w:val="24"/>
              </w:rPr>
              <w:t>*</w:t>
            </w:r>
          </w:p>
        </w:tc>
      </w:tr>
      <w:tr w:rsidR="006B62ED" w:rsidRPr="006B62ED" w14:paraId="69528AA6" w14:textId="77777777" w:rsidTr="004A6947">
        <w:tc>
          <w:tcPr>
            <w:tcW w:w="2689" w:type="dxa"/>
            <w:tcBorders>
              <w:left w:val="nil"/>
              <w:bottom w:val="nil"/>
              <w:right w:val="nil"/>
            </w:tcBorders>
          </w:tcPr>
          <w:p w14:paraId="48A91E1E" w14:textId="77777777" w:rsidR="008611FF" w:rsidRPr="006B62ED" w:rsidRDefault="008611FF" w:rsidP="0070398A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Trophic strategy</w:t>
            </w: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1AF54136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4DD38610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46CAFEA9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749873FB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17A6552E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631E75E3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229D7DCD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0EEFF060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25E5509E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B62ED" w:rsidRPr="006B62ED" w14:paraId="353308DE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</w:tcPr>
          <w:p w14:paraId="1E9DE690" w14:textId="77777777" w:rsidR="008611FF" w:rsidRPr="006B62ED" w:rsidRDefault="008611FF" w:rsidP="008611FF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Photosynthesis cluster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A2D723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2435BA" w14:textId="77777777" w:rsidR="008611FF" w:rsidRPr="006B62ED" w:rsidRDefault="00BC34DA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2DFC82" w14:textId="77777777" w:rsidR="008611FF" w:rsidRPr="006B62ED" w:rsidRDefault="00BC34DA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3CDC32" w14:textId="77777777" w:rsidR="008611FF" w:rsidRPr="006B62ED" w:rsidRDefault="00BC34DA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D84340" w14:textId="77777777" w:rsidR="00C221E4" w:rsidRPr="006B62ED" w:rsidRDefault="00C221E4" w:rsidP="00C221E4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98ED55" w14:textId="77777777" w:rsidR="008611FF" w:rsidRPr="006B62ED" w:rsidRDefault="00BC34DA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D58BC0" w14:textId="77777777" w:rsidR="008611FF" w:rsidRPr="006B62ED" w:rsidRDefault="00BC34DA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5F3598" w14:textId="77777777" w:rsidR="008611FF" w:rsidRPr="006B62ED" w:rsidRDefault="00BC34DA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97D0D4" w14:textId="77777777" w:rsidR="008611FF" w:rsidRPr="006B62ED" w:rsidRDefault="00BC34DA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6B62ED" w:rsidRPr="006B62ED" w14:paraId="38B0BD8B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</w:tcPr>
          <w:p w14:paraId="01E7FACE" w14:textId="77777777" w:rsidR="008611FF" w:rsidRPr="006B62ED" w:rsidRDefault="008611FF" w:rsidP="008611FF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Proteorhodopsin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8D4F42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266714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4D3B69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ED207B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03F9C1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91509B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CE2EF1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EB84DB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548CF8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6B62ED" w:rsidRPr="006B62ED" w14:paraId="2ABFFA25" w14:textId="77777777" w:rsidTr="004A6947"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F6440DB" w14:textId="77777777" w:rsidR="008611FF" w:rsidRPr="006B62ED" w:rsidRDefault="008611FF" w:rsidP="008611FF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Xanthothodopsin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418F6B5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CBD8658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DD7E345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E3686F0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CE379DA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DC6AA24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979E9FE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512709E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7731D8" w14:textId="77777777" w:rsidR="008611FF" w:rsidRPr="006B62ED" w:rsidRDefault="00C221E4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6B62ED" w:rsidRPr="006B62ED" w14:paraId="5CF474C9" w14:textId="77777777" w:rsidTr="004A6947">
        <w:tc>
          <w:tcPr>
            <w:tcW w:w="2689" w:type="dxa"/>
            <w:tcBorders>
              <w:left w:val="nil"/>
              <w:bottom w:val="nil"/>
              <w:right w:val="nil"/>
            </w:tcBorders>
          </w:tcPr>
          <w:p w14:paraId="21EC2CA5" w14:textId="77777777" w:rsidR="008611FF" w:rsidRPr="006B62ED" w:rsidRDefault="008611FF" w:rsidP="0070398A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Aromatic degradation</w:t>
            </w: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7C796930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58C55FEE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26FE134A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7C36D1F3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5E214FD6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3F00A89F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1751BA79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356B7E36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77D5B7AE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B62ED" w:rsidRPr="006B62ED" w14:paraId="2565DD2C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31367C" w14:textId="77777777" w:rsidR="008611FF" w:rsidRPr="006B62ED" w:rsidRDefault="008611FF" w:rsidP="008611FF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B-ketoadipate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04095D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E81838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F5D13F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691A82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2A9EAE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164E8E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D07327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DE89A3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5336B0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</w:tr>
      <w:tr w:rsidR="006B62ED" w:rsidRPr="006B62ED" w14:paraId="096936F6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E2B5A7" w14:textId="77777777" w:rsidR="008611FF" w:rsidRPr="006B62ED" w:rsidRDefault="008611FF" w:rsidP="008611FF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gentisate pathway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5FAB3F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397916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E71BBC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1FAD7F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4FD5CC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C9EC32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770205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955B12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D3B8E6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6B62ED" w:rsidRPr="006B62ED" w14:paraId="460E9C3F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6E21F5" w14:textId="77777777" w:rsidR="008611FF" w:rsidRPr="006B62ED" w:rsidRDefault="008611FF" w:rsidP="008611FF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benzoate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197C63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C5A746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AF02F2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10C193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DEFF12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EC00C7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E67E59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8A150A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561274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6B62ED" w:rsidRPr="006B62ED" w14:paraId="336FE0D5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8CE7E4" w14:textId="77777777" w:rsidR="008611FF" w:rsidRPr="006B62ED" w:rsidRDefault="008611FF" w:rsidP="008611FF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phenylacetic acid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A8E8D9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F9B091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F7552A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8ADF5C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A7A19F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EFF209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24E942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156656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03D785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</w:tr>
      <w:tr w:rsidR="006B62ED" w:rsidRPr="006B62ED" w14:paraId="4B1A09D1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112B36" w14:textId="77777777" w:rsidR="008611FF" w:rsidRPr="006B62ED" w:rsidRDefault="008611FF" w:rsidP="008611FF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homoprotocatechuate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B39CAC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8E3518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97C5EB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9086EF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95725E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513738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C04C98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471066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4D0732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6B62ED" w:rsidRPr="006B62ED" w14:paraId="69A7E10E" w14:textId="77777777" w:rsidTr="004A6947"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0F76C0B" w14:textId="77777777" w:rsidR="008611FF" w:rsidRPr="006B62ED" w:rsidRDefault="008611FF" w:rsidP="008611FF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homogentisate pathway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F8C905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944BBA7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DFD2CE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1A6FA35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DD9A722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1EDA224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471E9EF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1287222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7AF42F2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</w:tr>
      <w:tr w:rsidR="006B62ED" w:rsidRPr="006B62ED" w14:paraId="51DAC8C4" w14:textId="77777777" w:rsidTr="004A6947">
        <w:tc>
          <w:tcPr>
            <w:tcW w:w="2689" w:type="dxa"/>
            <w:tcBorders>
              <w:left w:val="nil"/>
              <w:bottom w:val="nil"/>
              <w:right w:val="nil"/>
            </w:tcBorders>
            <w:vAlign w:val="center"/>
          </w:tcPr>
          <w:p w14:paraId="6871C2B1" w14:textId="77777777" w:rsidR="008611FF" w:rsidRPr="006B62ED" w:rsidRDefault="008611FF" w:rsidP="008611FF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Carbon </w:t>
            </w:r>
            <w:r w:rsidR="00F94AA4"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monoxide </w:t>
            </w: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utilization</w:t>
            </w: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6F46F855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10B1D4A3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11371928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09CCBFE4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0EEA55B0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4EE5FBD5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67FAEB60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2024A947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397ED5BF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B62ED" w:rsidRPr="006B62ED" w14:paraId="2D7F4945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54F2E0" w14:textId="77777777" w:rsidR="008611FF" w:rsidRPr="006B62ED" w:rsidRDefault="008611FF" w:rsidP="008611FF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group I CO DH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F655E3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49CF7C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A9C913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93AFA7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C653AA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846ADE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046C69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BFE6F6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0C5E03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6B62ED" w:rsidRPr="006B62ED" w14:paraId="0BCCE71D" w14:textId="77777777" w:rsidTr="004A6947"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72AAE0B" w14:textId="77777777" w:rsidR="008611FF" w:rsidRPr="006B62ED" w:rsidRDefault="008611FF" w:rsidP="008611FF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group II CO DH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B638489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3E03984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0B23D7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26AD35C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73B4B9C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8D07BAE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125C482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0F0AAA2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BCEE8FC" w14:textId="77777777" w:rsidR="008611FF" w:rsidRPr="006B62ED" w:rsidRDefault="00F9097D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</w:tr>
      <w:tr w:rsidR="006B62ED" w:rsidRPr="006B62ED" w14:paraId="2BEC74DD" w14:textId="77777777" w:rsidTr="004A6947">
        <w:tc>
          <w:tcPr>
            <w:tcW w:w="2689" w:type="dxa"/>
            <w:tcBorders>
              <w:left w:val="nil"/>
              <w:bottom w:val="nil"/>
              <w:right w:val="nil"/>
            </w:tcBorders>
          </w:tcPr>
          <w:p w14:paraId="4ECAF5A9" w14:textId="77777777" w:rsidR="008611FF" w:rsidRPr="006B62ED" w:rsidRDefault="008611FF" w:rsidP="008611FF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C1 compound utilization</w:t>
            </w: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5B3F4217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24D74333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7139C302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4FFB0881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6C82228A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5773F4A1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167C9EEE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45E9CD27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35702FF4" w14:textId="77777777" w:rsidR="008611FF" w:rsidRPr="006B62ED" w:rsidRDefault="008611FF" w:rsidP="008611FF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B62ED" w:rsidRPr="006B62ED" w14:paraId="281F1FA5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4C183B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C1 inco</w:t>
            </w:r>
            <w:r w:rsidR="003C046D" w:rsidRPr="006B62ED"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p (serine)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4A5005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ECBFB0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827DAF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1C65A3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73E780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84BF57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AD3C08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E4C710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B58795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6B62ED" w:rsidRPr="006B62ED" w14:paraId="798F19F4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0DBF7A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MeOH oxidation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77908D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-?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F133E9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-?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613E73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A57C3A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9B644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211BD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4F70BA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A46D1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F98C7B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6B62ED" w:rsidRPr="006B62ED" w14:paraId="0963CEDB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E3AC97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TMA oxidation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60D59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EE5581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52EBF7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331BC1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BC775C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3BB966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4441A5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970446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8BC726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6B62ED" w:rsidRPr="006B62ED" w14:paraId="4923BF47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035710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formaldehyde oxidation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2FE0CB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CFBFBC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FB7007" w14:textId="77777777" w:rsidR="00F9097D" w:rsidRPr="006B62ED" w:rsidRDefault="00BF2234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05A97D" w14:textId="77777777" w:rsidR="00F9097D" w:rsidRPr="006B62ED" w:rsidRDefault="00BF2234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43FE4C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7F73F1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8F9F38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DC09CC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70CADF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</w:tr>
      <w:tr w:rsidR="006B62ED" w:rsidRPr="006B62ED" w14:paraId="3BAE659B" w14:textId="77777777" w:rsidTr="004A6947"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B6DE0C7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formate oxidation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55384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D5C59D9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AEFCF2B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EB8FD8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FA2889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EF1EC29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FD92F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7FB34A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B1F528B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</w:tr>
      <w:tr w:rsidR="006B62ED" w:rsidRPr="006B62ED" w14:paraId="6A875089" w14:textId="77777777" w:rsidTr="004A6947">
        <w:tc>
          <w:tcPr>
            <w:tcW w:w="2689" w:type="dxa"/>
            <w:tcBorders>
              <w:left w:val="nil"/>
              <w:bottom w:val="nil"/>
              <w:right w:val="nil"/>
            </w:tcBorders>
          </w:tcPr>
          <w:p w14:paraId="2C7CAD3F" w14:textId="77777777" w:rsidR="00F9097D" w:rsidRPr="006B62ED" w:rsidRDefault="00F9097D" w:rsidP="00F9097D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C2 compound utilization</w:t>
            </w: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460F1DBB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4CF47296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58DCD4A9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2AD72E03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1C0D0208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3A13B7AF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217A990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774E77D0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18575C9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B62ED" w:rsidRPr="006B62ED" w14:paraId="5A21B145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298F81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ethylmalonyl pathway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732BBF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61F6BC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43548D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0F7F4A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92FA19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15E1C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D42786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FD00D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171F89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</w:tr>
      <w:tr w:rsidR="006B62ED" w:rsidRPr="006B62ED" w14:paraId="56026084" w14:textId="77777777" w:rsidTr="004A6947"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99A907D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glyoxylate shunt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9A5DEE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B6444EB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0B4A36B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EE149D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499B595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7D7FA3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3A69E5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A16513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535A4DB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6B62ED" w:rsidRPr="006B62ED" w14:paraId="49231203" w14:textId="77777777" w:rsidTr="004A6947">
        <w:tc>
          <w:tcPr>
            <w:tcW w:w="2689" w:type="dxa"/>
            <w:tcBorders>
              <w:left w:val="nil"/>
              <w:bottom w:val="nil"/>
              <w:right w:val="nil"/>
            </w:tcBorders>
          </w:tcPr>
          <w:p w14:paraId="343D8491" w14:textId="77777777" w:rsidR="00F9097D" w:rsidRPr="006B62ED" w:rsidRDefault="00F9097D" w:rsidP="00F9097D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Motility, sensing, and attachment</w:t>
            </w: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371375A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0094A238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611FF411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21E31316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1F5FE8F1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3D783700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47E2BF7C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60D8D2A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791581D7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B62ED" w:rsidRPr="006B62ED" w14:paraId="076732C3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76CF22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chemotactic ability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F54796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C7FF1D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92C92A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3C0AA0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708911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47559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AAC0BF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B118C9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108FB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6B62ED" w:rsidRPr="006B62ED" w14:paraId="1525E560" w14:textId="77777777" w:rsidTr="004A6947"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D130D70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flp pilus (type IV)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EF7526B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+?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121DB6D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AEBD34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414BC7C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A8FA04A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304F60C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06008EB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F43020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8B28F08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</w:tr>
      <w:tr w:rsidR="006B62ED" w:rsidRPr="006B62ED" w14:paraId="3C1E3747" w14:textId="77777777" w:rsidTr="004A6947">
        <w:tc>
          <w:tcPr>
            <w:tcW w:w="2689" w:type="dxa"/>
            <w:tcBorders>
              <w:left w:val="nil"/>
              <w:bottom w:val="nil"/>
              <w:right w:val="nil"/>
            </w:tcBorders>
            <w:vAlign w:val="center"/>
          </w:tcPr>
          <w:p w14:paraId="69DD4194" w14:textId="77777777" w:rsidR="00F9097D" w:rsidRPr="006B62ED" w:rsidRDefault="00F9097D" w:rsidP="00F9097D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Sulfur related</w:t>
            </w: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6829C353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25372AF5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5077D0BF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1F8FFDC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7206FB87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10EC5425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5564CAB5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16C17599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16C91B0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B62ED" w:rsidRPr="006B62ED" w14:paraId="2D565E89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3B7BED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DMSP demethylase (dmdA)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0E2AD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8E1168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3EAF81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DFB0D8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90252A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EE75C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2A267F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1394A0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39AAB3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6B62ED" w:rsidRPr="006B62ED" w14:paraId="05F3B45A" w14:textId="77777777" w:rsidTr="004A6947"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5756883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sulfur oxidation</w:t>
            </w:r>
            <w:r w:rsidR="00B108D7" w:rsidRPr="006B62E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(SOX)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4375303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97889BC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48BD7F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19AA6EC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5029A4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E48661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D041E1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204276F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469B28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</w:tr>
      <w:tr w:rsidR="006B62ED" w:rsidRPr="006B62ED" w14:paraId="2B5A3DFC" w14:textId="77777777" w:rsidTr="004A6947">
        <w:tc>
          <w:tcPr>
            <w:tcW w:w="2689" w:type="dxa"/>
            <w:tcBorders>
              <w:left w:val="nil"/>
              <w:bottom w:val="nil"/>
              <w:right w:val="nil"/>
            </w:tcBorders>
          </w:tcPr>
          <w:p w14:paraId="715A8E19" w14:textId="77777777" w:rsidR="00F9097D" w:rsidRPr="006B62ED" w:rsidRDefault="00F9097D" w:rsidP="00F9097D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vitamin related</w:t>
            </w: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3A0A582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39E3DE5A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75D5FFE7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2DC73FA0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4FE09698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75FE2B45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32CEDF0B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454F6EE7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135E7FD1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B62ED" w:rsidRPr="006B62ED" w14:paraId="67F21AC3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</w:tcPr>
          <w:p w14:paraId="4008A3D8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biotin synthesis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82714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+?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3FB801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+?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83060F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8C457D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52B6A9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363A99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72EB2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B5174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4A06C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6B62ED" w:rsidRPr="006B62ED" w14:paraId="33239212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F9A652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cobalamin synthesis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6E7ED0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03E867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F76E31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+?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4B1F2D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F7BEDC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620300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19BAE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2396E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609AE8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</w:tr>
      <w:tr w:rsidR="006B62ED" w:rsidRPr="006B62ED" w14:paraId="64BAACE0" w14:textId="77777777" w:rsidTr="004A6947"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6A78391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thiamine synthesis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36F5960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1C4698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7123078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FDA5B29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6E81F7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20CF85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69F299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30AA055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9B58BA3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</w:tr>
      <w:tr w:rsidR="006B62ED" w:rsidRPr="006B62ED" w14:paraId="2E174619" w14:textId="77777777" w:rsidTr="004A6947">
        <w:tc>
          <w:tcPr>
            <w:tcW w:w="2689" w:type="dxa"/>
            <w:tcBorders>
              <w:left w:val="nil"/>
              <w:bottom w:val="nil"/>
              <w:right w:val="nil"/>
            </w:tcBorders>
          </w:tcPr>
          <w:p w14:paraId="68870436" w14:textId="77777777" w:rsidR="00F9097D" w:rsidRPr="006B62ED" w:rsidRDefault="00F9097D" w:rsidP="00F9097D">
            <w:pPr>
              <w:widowControl/>
              <w:wordWrap/>
              <w:autoSpaceDE/>
              <w:autoSpaceDN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Nitrogen related</w:t>
            </w: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1EB9689B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49EEC5B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6824F625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6D03C766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45058BB7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00CDC878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71906707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4BCD63AA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222" w:type="dxa"/>
            <w:tcBorders>
              <w:left w:val="nil"/>
              <w:bottom w:val="nil"/>
              <w:right w:val="nil"/>
            </w:tcBorders>
            <w:vAlign w:val="center"/>
          </w:tcPr>
          <w:p w14:paraId="21755A55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6B62ED" w:rsidRPr="006B62ED" w14:paraId="67674CC3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E8F10B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nitrate reduction (dis)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74032A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AA701A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9B4313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69217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36C6B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71986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F02C96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B64CA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865B3F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6B62ED" w:rsidRPr="006B62ED" w14:paraId="416F1E95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F8BC9F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nitrate reduction (ass)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68C2D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071929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5CE62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F73399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8359F6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1F02F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C28ED5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EE62F0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5657B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</w:tr>
      <w:tr w:rsidR="006B62ED" w:rsidRPr="006B62ED" w14:paraId="1AAA63A2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F50894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nitrite reduction (dis)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56F66C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387337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A8C0B3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F563F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0841B6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CDB43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8683C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7B6508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DFB833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</w:tr>
      <w:tr w:rsidR="006B62ED" w:rsidRPr="006B62ED" w14:paraId="0FA9E219" w14:textId="77777777" w:rsidTr="004A6947"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BCEEEF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nitrite reduction (ass)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26F954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37CF53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198BC0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133478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D0B2C5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66D48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F347C2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14B0BA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CC7B7B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</w:tr>
      <w:tr w:rsidR="006B62ED" w:rsidRPr="006B62ED" w14:paraId="04623260" w14:textId="77777777" w:rsidTr="004A6947">
        <w:tc>
          <w:tcPr>
            <w:tcW w:w="2689" w:type="dxa"/>
            <w:tcBorders>
              <w:top w:val="nil"/>
              <w:left w:val="nil"/>
              <w:right w:val="nil"/>
            </w:tcBorders>
            <w:vAlign w:val="center"/>
          </w:tcPr>
          <w:p w14:paraId="03538658" w14:textId="77777777" w:rsidR="00F9097D" w:rsidRPr="006B62ED" w:rsidRDefault="00F9097D" w:rsidP="00F9097D">
            <w:pPr>
              <w:widowControl/>
              <w:wordWrap/>
              <w:autoSpaceDE/>
              <w:autoSpaceDN/>
              <w:ind w:firstLineChars="100" w:firstLine="240"/>
              <w:rPr>
                <w:rFonts w:ascii="Times New Roman" w:hAnsi="Times New Roman" w:cs="Times New Roman"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sz w:val="24"/>
                <w:szCs w:val="24"/>
              </w:rPr>
              <w:t>urease</w:t>
            </w:r>
          </w:p>
        </w:tc>
        <w:tc>
          <w:tcPr>
            <w:tcW w:w="1222" w:type="dxa"/>
            <w:tcBorders>
              <w:top w:val="nil"/>
              <w:left w:val="nil"/>
              <w:right w:val="nil"/>
            </w:tcBorders>
            <w:vAlign w:val="center"/>
          </w:tcPr>
          <w:p w14:paraId="3655865B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right w:val="nil"/>
            </w:tcBorders>
            <w:vAlign w:val="center"/>
          </w:tcPr>
          <w:p w14:paraId="0A10273B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right w:val="nil"/>
            </w:tcBorders>
            <w:vAlign w:val="center"/>
          </w:tcPr>
          <w:p w14:paraId="28BDC891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right w:val="nil"/>
            </w:tcBorders>
            <w:vAlign w:val="center"/>
          </w:tcPr>
          <w:p w14:paraId="13C43D1E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</w:p>
        </w:tc>
        <w:tc>
          <w:tcPr>
            <w:tcW w:w="1222" w:type="dxa"/>
            <w:tcBorders>
              <w:top w:val="nil"/>
              <w:left w:val="nil"/>
              <w:right w:val="nil"/>
            </w:tcBorders>
            <w:vAlign w:val="center"/>
          </w:tcPr>
          <w:p w14:paraId="6A696497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right w:val="nil"/>
            </w:tcBorders>
            <w:vAlign w:val="center"/>
          </w:tcPr>
          <w:p w14:paraId="6844D3A3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right w:val="nil"/>
            </w:tcBorders>
            <w:vAlign w:val="center"/>
          </w:tcPr>
          <w:p w14:paraId="33780BCD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right w:val="nil"/>
            </w:tcBorders>
            <w:vAlign w:val="center"/>
          </w:tcPr>
          <w:p w14:paraId="1F698D6B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  <w:tc>
          <w:tcPr>
            <w:tcW w:w="1222" w:type="dxa"/>
            <w:tcBorders>
              <w:top w:val="nil"/>
              <w:left w:val="nil"/>
              <w:right w:val="nil"/>
            </w:tcBorders>
            <w:vAlign w:val="center"/>
          </w:tcPr>
          <w:p w14:paraId="2F630276" w14:textId="77777777" w:rsidR="00F9097D" w:rsidRPr="006B62ED" w:rsidRDefault="00F9097D" w:rsidP="00F9097D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B62ED">
              <w:rPr>
                <w:rFonts w:ascii="Times New Roman" w:hAnsi="Times New Roman" w:cs="Times New Roman"/>
                <w:b/>
                <w:sz w:val="24"/>
                <w:szCs w:val="24"/>
              </w:rPr>
              <w:t>+</w:t>
            </w:r>
          </w:p>
        </w:tc>
      </w:tr>
    </w:tbl>
    <w:p w14:paraId="4633479E" w14:textId="41E4488F" w:rsidR="00CA2743" w:rsidRPr="006B62ED" w:rsidRDefault="00715EF1" w:rsidP="0070398A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6B62ED">
        <w:rPr>
          <w:rFonts w:ascii="Times New Roman" w:hAnsi="Times New Roman" w:cs="Times New Roman"/>
          <w:sz w:val="24"/>
          <w:szCs w:val="24"/>
        </w:rPr>
        <w:t xml:space="preserve">*Data from </w:t>
      </w:r>
      <w:r w:rsidR="005517B8" w:rsidRPr="006B62ED">
        <w:rPr>
          <w:rFonts w:ascii="Times New Roman" w:hAnsi="Times New Roman" w:cs="Times New Roman"/>
          <w:sz w:val="24"/>
          <w:szCs w:val="24"/>
        </w:rPr>
        <w:t xml:space="preserve">Voget et </w:t>
      </w:r>
      <w:r w:rsidR="005E1649" w:rsidRPr="006B62ED">
        <w:rPr>
          <w:rFonts w:ascii="Times New Roman" w:hAnsi="Times New Roman" w:cs="Times New Roman"/>
          <w:sz w:val="24"/>
          <w:szCs w:val="24"/>
        </w:rPr>
        <w:t xml:space="preserve">al. </w:t>
      </w:r>
      <w:r w:rsidR="00B51E83" w:rsidRPr="006B62E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Vm9nZXQ8L0F1dGhvcj48WWVh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</w:fldData>
        </w:fldChar>
      </w:r>
      <w:r w:rsidR="0094239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4239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Vm9nZXQ8L0F1dGhvcj48WWVh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</w:fldData>
        </w:fldChar>
      </w:r>
      <w:r w:rsidR="0094239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4239E">
        <w:rPr>
          <w:rFonts w:ascii="Times New Roman" w:hAnsi="Times New Roman" w:cs="Times New Roman"/>
          <w:sz w:val="24"/>
          <w:szCs w:val="24"/>
        </w:rPr>
      </w:r>
      <w:r w:rsidR="0094239E">
        <w:rPr>
          <w:rFonts w:ascii="Times New Roman" w:hAnsi="Times New Roman" w:cs="Times New Roman"/>
          <w:sz w:val="24"/>
          <w:szCs w:val="24"/>
        </w:rPr>
        <w:fldChar w:fldCharType="end"/>
      </w:r>
      <w:r w:rsidR="00B51E83" w:rsidRPr="006B62ED">
        <w:rPr>
          <w:rFonts w:ascii="Times New Roman" w:hAnsi="Times New Roman" w:cs="Times New Roman"/>
          <w:sz w:val="24"/>
          <w:szCs w:val="24"/>
        </w:rPr>
      </w:r>
      <w:r w:rsidR="00B51E83" w:rsidRPr="006B62ED">
        <w:rPr>
          <w:rFonts w:ascii="Times New Roman" w:hAnsi="Times New Roman" w:cs="Times New Roman"/>
          <w:sz w:val="24"/>
          <w:szCs w:val="24"/>
        </w:rPr>
        <w:fldChar w:fldCharType="separate"/>
      </w:r>
      <w:r w:rsidR="0094239E">
        <w:rPr>
          <w:rFonts w:ascii="Times New Roman" w:hAnsi="Times New Roman" w:cs="Times New Roman"/>
          <w:noProof/>
          <w:sz w:val="24"/>
          <w:szCs w:val="24"/>
        </w:rPr>
        <w:t>[2]</w:t>
      </w:r>
      <w:r w:rsidR="00B51E83" w:rsidRPr="006B62ED">
        <w:rPr>
          <w:rFonts w:ascii="Times New Roman" w:hAnsi="Times New Roman" w:cs="Times New Roman"/>
          <w:sz w:val="24"/>
          <w:szCs w:val="24"/>
        </w:rPr>
        <w:fldChar w:fldCharType="end"/>
      </w:r>
      <w:r w:rsidRPr="006B62ED">
        <w:rPr>
          <w:rFonts w:ascii="Times New Roman" w:hAnsi="Times New Roman" w:cs="Times New Roman"/>
          <w:sz w:val="24"/>
          <w:szCs w:val="24"/>
        </w:rPr>
        <w:t xml:space="preserve"> </w:t>
      </w:r>
      <w:r w:rsidR="005517B8" w:rsidRPr="006B62ED">
        <w:rPr>
          <w:rFonts w:ascii="Times New Roman" w:hAnsi="Times New Roman" w:cs="Times New Roman"/>
          <w:sz w:val="24"/>
          <w:szCs w:val="24"/>
        </w:rPr>
        <w:t xml:space="preserve">and Newton et </w:t>
      </w:r>
      <w:r w:rsidR="005E1649" w:rsidRPr="006B62ED">
        <w:rPr>
          <w:rFonts w:ascii="Times New Roman" w:hAnsi="Times New Roman" w:cs="Times New Roman"/>
          <w:sz w:val="24"/>
          <w:szCs w:val="24"/>
        </w:rPr>
        <w:t xml:space="preserve">al. </w:t>
      </w:r>
      <w:r w:rsidR="00B51E83" w:rsidRPr="006B62ED">
        <w:rPr>
          <w:rFonts w:ascii="Times New Roman" w:hAnsi="Times New Roman" w:cs="Times New Roman"/>
          <w:sz w:val="24"/>
          <w:szCs w:val="24"/>
        </w:rPr>
        <w:fldChar w:fldCharType="begin"/>
      </w:r>
      <w:r w:rsidR="0094239E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Newton&lt;/Author&gt;&lt;Year&gt;2010&lt;/Year&gt;&lt;RecNum&gt;116&lt;/RecNum&gt;&lt;DisplayText&gt;[3]&lt;/DisplayText&gt;&lt;record&gt;&lt;rec-number&gt;116&lt;/rec-number&gt;&lt;foreign-keys&gt;&lt;key app="EN" db-id="e5ddf0t9kdsfepe00dpx5zv3tzptrsas0fzd" timestamp="1527212737"&gt;116&lt;/key&gt;&lt;/foreign-keys&gt;&lt;ref-type name="Journal Article"&gt;17&lt;/ref-type&gt;&lt;contributors&gt;&lt;authors&gt;&lt;author&gt;Newton, R. J.&lt;/author&gt;&lt;author&gt;Griffin, L. E.&lt;/author&gt;&lt;author&gt;Bowles, K. M.&lt;/author&gt;&lt;author&gt;Meile, C.&lt;/author&gt;&lt;author&gt;Gifford, S.&lt;/author&gt;&lt;author&gt;Givens, C. E.&lt;/author&gt;&lt;author&gt;Howard, E. C.&lt;/author&gt;&lt;author&gt;King, E.&lt;/author&gt;&lt;author&gt;Oakley, C. A.&lt;/author&gt;&lt;author&gt;Reisch, C. R.&lt;/author&gt;&lt;author&gt;Rinta-Kanto, J. M.&lt;/author&gt;&lt;author&gt;Sharma, S.&lt;/author&gt;&lt;author&gt;Sun, S.&lt;/author&gt;&lt;author&gt;Varaljay, V.&lt;/author&gt;&lt;author&gt;Vila-Costa, M.&lt;/author&gt;&lt;author&gt;Westrich, J. R.&lt;/author&gt;&lt;author&gt;Moran, M. A.&lt;/author&gt;&lt;/authors&gt;&lt;/contributors&gt;&lt;auth-address&gt;Department of Marine Sciences, University of Georgia, Athens, GA 30602-3636, USA.&lt;/auth-address&gt;&lt;titles&gt;&lt;title&gt;Genome characteristics of a generalist marine bacterial lineage&lt;/title&gt;&lt;secondary-title&gt;ISME J&lt;/secondary-title&gt;&lt;/titles&gt;&lt;periodical&gt;&lt;full-title&gt;ISME J&lt;/full-title&gt;&lt;abbr-1&gt;The ISME journal&lt;/abbr-1&gt;&lt;/periodical&gt;&lt;pages&gt;784-98&lt;/pages&gt;&lt;volume&gt;4&lt;/volume&gt;&lt;number&gt;6&lt;/number&gt;&lt;edition&gt;2010/01/15&lt;/edition&gt;&lt;keywords&gt;&lt;keyword&gt;Cluster Analysis&lt;/keyword&gt;&lt;keyword&gt;Comparative Genomic Hybridization&lt;/keyword&gt;&lt;keyword&gt;Genes, Bacterial&lt;/keyword&gt;&lt;keyword&gt;*Genome, Bacterial&lt;/keyword&gt;&lt;keyword&gt;Metagenomics&lt;/keyword&gt;&lt;keyword&gt;*Phylogeny&lt;/keyword&gt;&lt;keyword&gt;Roseobacter/classification/*genetics&lt;/keyword&gt;&lt;keyword&gt;Seawater/microbiology&lt;/keyword&gt;&lt;/keywords&gt;&lt;dates&gt;&lt;year&gt;2010&lt;/year&gt;&lt;pub-dates&gt;&lt;date&gt;Jun&lt;/date&gt;&lt;/pub-dates&gt;&lt;/dates&gt;&lt;isbn&gt;1751-7370 (Electronic)&amp;#xD;1751-7362 (Linking)&lt;/isbn&gt;&lt;accession-num&gt;20072162&lt;/accession-num&gt;&lt;urls&gt;&lt;related-urls&gt;&lt;url&gt;https://www.ncbi.nlm.nih.gov/pubmed/20072162&lt;/url&gt;&lt;/related-urls&gt;&lt;/urls&gt;&lt;electronic-resource-num&gt;10.1038/ismej.2009.150&lt;/electronic-resource-num&gt;&lt;/record&gt;&lt;/Cite&gt;&lt;/EndNote&gt;</w:instrText>
      </w:r>
      <w:r w:rsidR="00B51E83" w:rsidRPr="006B62ED">
        <w:rPr>
          <w:rFonts w:ascii="Times New Roman" w:hAnsi="Times New Roman" w:cs="Times New Roman"/>
          <w:sz w:val="24"/>
          <w:szCs w:val="24"/>
        </w:rPr>
        <w:fldChar w:fldCharType="separate"/>
      </w:r>
      <w:r w:rsidR="0094239E">
        <w:rPr>
          <w:rFonts w:ascii="Times New Roman" w:hAnsi="Times New Roman" w:cs="Times New Roman"/>
          <w:noProof/>
          <w:sz w:val="24"/>
          <w:szCs w:val="24"/>
        </w:rPr>
        <w:t>[3]</w:t>
      </w:r>
      <w:r w:rsidR="00B51E83" w:rsidRPr="006B62ED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84F61D3" w14:textId="77777777" w:rsidR="00CA2743" w:rsidRPr="006B62ED" w:rsidRDefault="00815067" w:rsidP="0070398A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 w:rsidRPr="006B62ED">
        <w:rPr>
          <w:rFonts w:ascii="Times New Roman" w:hAnsi="Times New Roman" w:cs="Times New Roman"/>
          <w:sz w:val="24"/>
          <w:szCs w:val="24"/>
        </w:rPr>
        <w:t>?</w:t>
      </w:r>
      <w:r w:rsidR="00B77CF9" w:rsidRPr="006B62ED">
        <w:rPr>
          <w:rFonts w:ascii="Times New Roman" w:hAnsi="Times New Roman" w:cs="Times New Roman"/>
          <w:sz w:val="24"/>
          <w:szCs w:val="24"/>
        </w:rPr>
        <w:t xml:space="preserve"> indicate</w:t>
      </w:r>
      <w:r w:rsidR="005E1649" w:rsidRPr="006B62ED">
        <w:rPr>
          <w:rFonts w:ascii="Times New Roman" w:hAnsi="Times New Roman" w:cs="Times New Roman"/>
          <w:sz w:val="24"/>
          <w:szCs w:val="24"/>
        </w:rPr>
        <w:t>s</w:t>
      </w:r>
      <w:r w:rsidR="00B77CF9" w:rsidRPr="006B62ED">
        <w:rPr>
          <w:rFonts w:ascii="Times New Roman" w:hAnsi="Times New Roman" w:cs="Times New Roman"/>
          <w:sz w:val="24"/>
          <w:szCs w:val="24"/>
        </w:rPr>
        <w:t xml:space="preserve"> that </w:t>
      </w:r>
      <w:r w:rsidR="005E1649" w:rsidRPr="006B62ED">
        <w:rPr>
          <w:rFonts w:ascii="Times New Roman" w:hAnsi="Times New Roman" w:cs="Times New Roman"/>
          <w:sz w:val="24"/>
          <w:szCs w:val="24"/>
        </w:rPr>
        <w:t xml:space="preserve">a </w:t>
      </w:r>
      <w:r w:rsidR="00B77CF9" w:rsidRPr="006B62ED">
        <w:rPr>
          <w:rFonts w:ascii="Times New Roman" w:hAnsi="Times New Roman" w:cs="Times New Roman"/>
          <w:sz w:val="24"/>
          <w:szCs w:val="24"/>
        </w:rPr>
        <w:t xml:space="preserve">gene cluster was </w:t>
      </w:r>
      <w:r w:rsidRPr="006B62ED">
        <w:rPr>
          <w:rFonts w:ascii="Times New Roman" w:hAnsi="Times New Roman" w:cs="Times New Roman"/>
          <w:sz w:val="24"/>
          <w:szCs w:val="24"/>
        </w:rPr>
        <w:t>not complete</w:t>
      </w:r>
      <w:r w:rsidR="00B77CF9" w:rsidRPr="006B62ED">
        <w:rPr>
          <w:rFonts w:ascii="Times New Roman" w:hAnsi="Times New Roman" w:cs="Times New Roman"/>
          <w:sz w:val="24"/>
          <w:szCs w:val="24"/>
        </w:rPr>
        <w:t>.</w:t>
      </w:r>
    </w:p>
    <w:p w14:paraId="5868A4EE" w14:textId="77777777" w:rsidR="00CA2743" w:rsidRPr="006B62ED" w:rsidRDefault="00CA2743" w:rsidP="0070398A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</w:p>
    <w:p w14:paraId="418C3107" w14:textId="77777777" w:rsidR="00EE6531" w:rsidRPr="006B62ED" w:rsidRDefault="00EE6531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  <w:r w:rsidRPr="006B62ED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3A41A8F8" w14:textId="77777777" w:rsidR="00643898" w:rsidRPr="006B62ED" w:rsidRDefault="00643898" w:rsidP="0098335C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  <w:sectPr w:rsidR="00643898" w:rsidRPr="006B62ED" w:rsidSect="00643898">
          <w:pgSz w:w="16838" w:h="11906" w:orient="landscape"/>
          <w:pgMar w:top="1440" w:right="1440" w:bottom="1440" w:left="1440" w:header="851" w:footer="992" w:gutter="0"/>
          <w:lnNumType w:countBy="1" w:restart="continuous"/>
          <w:cols w:space="425"/>
          <w:docGrid w:linePitch="360"/>
        </w:sectPr>
      </w:pPr>
    </w:p>
    <w:p w14:paraId="03FBFA41" w14:textId="3F6357CB" w:rsidR="004F03C6" w:rsidRPr="006B62ED" w:rsidRDefault="00B51E83" w:rsidP="004F03C6">
      <w:pPr>
        <w:rPr>
          <w:rFonts w:ascii="Times New Roman" w:hAnsi="Times New Roman" w:cs="Times New Roman"/>
          <w:sz w:val="24"/>
          <w:szCs w:val="24"/>
        </w:rPr>
      </w:pPr>
      <w:r w:rsidRPr="006B62ED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Table </w:t>
      </w:r>
      <w:r w:rsidR="00B279B5" w:rsidRPr="006B62ED">
        <w:rPr>
          <w:rFonts w:ascii="Times New Roman" w:hAnsi="Times New Roman" w:cs="Times New Roman"/>
          <w:b/>
          <w:sz w:val="24"/>
          <w:szCs w:val="24"/>
        </w:rPr>
        <w:t>S</w:t>
      </w:r>
      <w:r w:rsidRPr="006B62ED">
        <w:rPr>
          <w:rFonts w:ascii="Times New Roman" w:hAnsi="Times New Roman" w:cs="Times New Roman"/>
          <w:b/>
          <w:sz w:val="24"/>
          <w:szCs w:val="24"/>
        </w:rPr>
        <w:t>1</w:t>
      </w:r>
      <w:r w:rsidR="009C5ACD">
        <w:rPr>
          <w:rFonts w:ascii="Times New Roman" w:hAnsi="Times New Roman" w:cs="Times New Roman"/>
          <w:b/>
          <w:sz w:val="24"/>
          <w:szCs w:val="24"/>
        </w:rPr>
        <w:t>2</w:t>
      </w:r>
      <w:r w:rsidRPr="006B62ED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6B62ED">
        <w:rPr>
          <w:rFonts w:ascii="Times New Roman" w:hAnsi="Times New Roman" w:cs="Times New Roman"/>
          <w:sz w:val="24"/>
          <w:szCs w:val="24"/>
        </w:rPr>
        <w:t>Information for the 500 most abundant genes in 12 genomes based on metatranscriptome data (a, PK; b, DC; and c, SI). Genes related to ribosome and mitochondrial biogenesis classified by KEGG and hypothetical proteins are marked in grey. (</w:t>
      </w:r>
      <w:r w:rsidR="0077489E">
        <w:rPr>
          <w:rFonts w:ascii="Times New Roman" w:hAnsi="Times New Roman" w:cs="Times New Roman"/>
          <w:sz w:val="24"/>
          <w:szCs w:val="24"/>
        </w:rPr>
        <w:t xml:space="preserve">Refer to </w:t>
      </w:r>
      <w:r w:rsidR="0077489E">
        <w:rPr>
          <w:rFonts w:ascii="Times New Roman" w:hAnsi="Times New Roman" w:cs="Times New Roman" w:hint="eastAsia"/>
          <w:sz w:val="24"/>
          <w:szCs w:val="24"/>
        </w:rPr>
        <w:t>Addit</w:t>
      </w:r>
      <w:r w:rsidR="0077489E">
        <w:rPr>
          <w:rFonts w:ascii="Times New Roman" w:hAnsi="Times New Roman" w:cs="Times New Roman"/>
          <w:sz w:val="24"/>
          <w:szCs w:val="24"/>
        </w:rPr>
        <w:t>i</w:t>
      </w:r>
      <w:r w:rsidR="0077489E">
        <w:rPr>
          <w:rFonts w:ascii="Times New Roman" w:hAnsi="Times New Roman" w:cs="Times New Roman" w:hint="eastAsia"/>
          <w:sz w:val="24"/>
          <w:szCs w:val="24"/>
        </w:rPr>
        <w:t xml:space="preserve">onal </w:t>
      </w:r>
      <w:r w:rsidRPr="006B62ED">
        <w:rPr>
          <w:rFonts w:ascii="Times New Roman" w:hAnsi="Times New Roman" w:cs="Times New Roman"/>
          <w:sz w:val="24"/>
          <w:szCs w:val="24"/>
        </w:rPr>
        <w:t>Excel</w:t>
      </w:r>
      <w:r w:rsidR="0077489E">
        <w:rPr>
          <w:rFonts w:ascii="Times New Roman" w:hAnsi="Times New Roman" w:cs="Times New Roman"/>
          <w:sz w:val="24"/>
          <w:szCs w:val="24"/>
        </w:rPr>
        <w:t xml:space="preserve"> File</w:t>
      </w:r>
      <w:r w:rsidRPr="006B62ED">
        <w:rPr>
          <w:rFonts w:ascii="Times New Roman" w:hAnsi="Times New Roman" w:cs="Times New Roman"/>
          <w:sz w:val="24"/>
          <w:szCs w:val="24"/>
        </w:rPr>
        <w:t xml:space="preserve">) </w:t>
      </w:r>
    </w:p>
    <w:p w14:paraId="4B0A645F" w14:textId="73FD67C5" w:rsidR="00C3435C" w:rsidRPr="006B62ED" w:rsidRDefault="00C3435C" w:rsidP="009C5ACD">
      <w:pPr>
        <w:widowControl/>
        <w:wordWrap/>
        <w:autoSpaceDE/>
        <w:autoSpaceDN/>
        <w:rPr>
          <w:rFonts w:ascii="Times New Roman" w:hAnsi="Times New Roman" w:cs="Times New Roman" w:hint="eastAsia"/>
          <w:b/>
          <w:sz w:val="24"/>
          <w:szCs w:val="24"/>
        </w:rPr>
      </w:pPr>
    </w:p>
    <w:p w14:paraId="76D8C324" w14:textId="77777777" w:rsidR="00C3435C" w:rsidRPr="006B62ED" w:rsidRDefault="00C3435C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  <w:r w:rsidRPr="006B62ED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39EAE177" w14:textId="77777777" w:rsidR="006F3A61" w:rsidRPr="006B62ED" w:rsidRDefault="006F3A61" w:rsidP="001A71BE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  <w:b/>
          <w:noProof/>
          <w:sz w:val="24"/>
          <w:szCs w:val="24"/>
        </w:rPr>
      </w:pPr>
      <w:r w:rsidRPr="006B62ED">
        <w:rPr>
          <w:rFonts w:ascii="Times New Roman" w:hAnsi="Times New Roman" w:cs="Times New Roman"/>
          <w:b/>
          <w:noProof/>
          <w:sz w:val="24"/>
          <w:szCs w:val="24"/>
        </w:rPr>
        <w:lastRenderedPageBreak/>
        <w:t>References</w:t>
      </w:r>
    </w:p>
    <w:p w14:paraId="45691C67" w14:textId="77777777" w:rsidR="0094239E" w:rsidRPr="0094239E" w:rsidRDefault="00B51E83" w:rsidP="0094239E">
      <w:pPr>
        <w:pStyle w:val="EndNoteBibliography"/>
        <w:spacing w:after="0"/>
        <w:ind w:left="720" w:hanging="720"/>
      </w:pPr>
      <w:r w:rsidRPr="006B62ED">
        <w:rPr>
          <w:b/>
          <w:szCs w:val="24"/>
        </w:rPr>
        <w:fldChar w:fldCharType="begin"/>
      </w:r>
      <w:r w:rsidR="006F3A61" w:rsidRPr="006B62ED">
        <w:rPr>
          <w:b/>
          <w:szCs w:val="24"/>
        </w:rPr>
        <w:instrText xml:space="preserve"> ADDIN EN.REFLIST </w:instrText>
      </w:r>
      <w:r w:rsidRPr="006B62ED">
        <w:rPr>
          <w:b/>
          <w:szCs w:val="24"/>
        </w:rPr>
        <w:fldChar w:fldCharType="separate"/>
      </w:r>
      <w:r w:rsidR="0094239E" w:rsidRPr="0094239E">
        <w:t>1.</w:t>
      </w:r>
      <w:r w:rsidR="0094239E" w:rsidRPr="0094239E">
        <w:tab/>
        <w:t>Myhre S, Lingjaerde OC, Hennessy BT, Aure MR, Carey MS, Alsner J, Tramm T, Overgaard J, Mills GB, Borresen-Dale AL</w:t>
      </w:r>
      <w:r w:rsidR="0094239E" w:rsidRPr="0094239E">
        <w:rPr>
          <w:i/>
        </w:rPr>
        <w:t xml:space="preserve"> et al</w:t>
      </w:r>
      <w:r w:rsidR="0094239E" w:rsidRPr="0094239E">
        <w:t xml:space="preserve">: </w:t>
      </w:r>
      <w:r w:rsidR="0094239E" w:rsidRPr="0094239E">
        <w:rPr>
          <w:b/>
        </w:rPr>
        <w:t>Influence of DNA copy number and mRNA levels on the expression of breast cancer related proteins</w:t>
      </w:r>
      <w:r w:rsidR="0094239E" w:rsidRPr="0094239E">
        <w:t xml:space="preserve">. </w:t>
      </w:r>
      <w:r w:rsidR="0094239E" w:rsidRPr="0094239E">
        <w:rPr>
          <w:i/>
        </w:rPr>
        <w:t xml:space="preserve">Mol Oncol </w:t>
      </w:r>
      <w:r w:rsidR="0094239E" w:rsidRPr="0094239E">
        <w:t xml:space="preserve">2013, </w:t>
      </w:r>
      <w:r w:rsidR="0094239E" w:rsidRPr="0094239E">
        <w:rPr>
          <w:b/>
        </w:rPr>
        <w:t>7</w:t>
      </w:r>
      <w:r w:rsidR="0094239E" w:rsidRPr="0094239E">
        <w:t>(3):704-718.</w:t>
      </w:r>
    </w:p>
    <w:p w14:paraId="161D585D" w14:textId="77777777" w:rsidR="0094239E" w:rsidRPr="0094239E" w:rsidRDefault="0094239E" w:rsidP="0094239E">
      <w:pPr>
        <w:pStyle w:val="EndNoteBibliography"/>
        <w:spacing w:after="0"/>
        <w:ind w:left="720" w:hanging="720"/>
      </w:pPr>
      <w:r w:rsidRPr="0094239E">
        <w:t>2.</w:t>
      </w:r>
      <w:r w:rsidRPr="0094239E">
        <w:tab/>
        <w:t>Voget S, Wemheuer B, Brinkhoff T, Vollmers J, Dietrich S, Giebel HA, Beardsley C, Sardemann C, Bakenhus I, Billerbeck S</w:t>
      </w:r>
      <w:r w:rsidRPr="0094239E">
        <w:rPr>
          <w:i/>
        </w:rPr>
        <w:t xml:space="preserve"> et al</w:t>
      </w:r>
      <w:r w:rsidRPr="0094239E">
        <w:t xml:space="preserve">: </w:t>
      </w:r>
      <w:r w:rsidRPr="0094239E">
        <w:rPr>
          <w:b/>
        </w:rPr>
        <w:t xml:space="preserve">Adaptation of an abundant </w:t>
      </w:r>
      <w:r w:rsidRPr="0094239E">
        <w:rPr>
          <w:b/>
          <w:i/>
        </w:rPr>
        <w:t>Roseobacter</w:t>
      </w:r>
      <w:r w:rsidRPr="0094239E">
        <w:rPr>
          <w:b/>
        </w:rPr>
        <w:t xml:space="preserve"> RCA organism to pelagic systems revealed by genomic and transcriptomic analyses</w:t>
      </w:r>
      <w:r w:rsidRPr="0094239E">
        <w:t xml:space="preserve">. </w:t>
      </w:r>
      <w:r w:rsidRPr="0094239E">
        <w:rPr>
          <w:i/>
        </w:rPr>
        <w:t xml:space="preserve">ISME J </w:t>
      </w:r>
      <w:r w:rsidRPr="0094239E">
        <w:t xml:space="preserve">2015, </w:t>
      </w:r>
      <w:r w:rsidRPr="0094239E">
        <w:rPr>
          <w:b/>
        </w:rPr>
        <w:t>9</w:t>
      </w:r>
      <w:r w:rsidRPr="0094239E">
        <w:t>(2):371-384.</w:t>
      </w:r>
    </w:p>
    <w:p w14:paraId="17206934" w14:textId="77777777" w:rsidR="0094239E" w:rsidRPr="0094239E" w:rsidRDefault="0094239E" w:rsidP="0094239E">
      <w:pPr>
        <w:pStyle w:val="EndNoteBibliography"/>
        <w:spacing w:after="0"/>
        <w:ind w:left="720" w:hanging="720"/>
      </w:pPr>
      <w:r w:rsidRPr="0094239E">
        <w:t>3.</w:t>
      </w:r>
      <w:r w:rsidRPr="0094239E">
        <w:tab/>
        <w:t>Newton RJ, Griffin LE, Bowles KM, Meile C, Gifford S, Givens CE, Howard EC, King E, Oakley CA, Reisch CR</w:t>
      </w:r>
      <w:r w:rsidRPr="0094239E">
        <w:rPr>
          <w:i/>
        </w:rPr>
        <w:t xml:space="preserve"> et al</w:t>
      </w:r>
      <w:r w:rsidRPr="0094239E">
        <w:t xml:space="preserve">: </w:t>
      </w:r>
      <w:r w:rsidRPr="0094239E">
        <w:rPr>
          <w:b/>
        </w:rPr>
        <w:t>Genome characteristics of a generalist marine bacterial lineage</w:t>
      </w:r>
      <w:r w:rsidRPr="0094239E">
        <w:t xml:space="preserve">. </w:t>
      </w:r>
      <w:r w:rsidRPr="0094239E">
        <w:rPr>
          <w:i/>
        </w:rPr>
        <w:t xml:space="preserve">ISME J </w:t>
      </w:r>
      <w:r w:rsidRPr="0094239E">
        <w:t xml:space="preserve">2010, </w:t>
      </w:r>
      <w:r w:rsidRPr="0094239E">
        <w:rPr>
          <w:b/>
        </w:rPr>
        <w:t>4</w:t>
      </w:r>
      <w:r w:rsidRPr="0094239E">
        <w:t>(6):784-798.</w:t>
      </w:r>
    </w:p>
    <w:p w14:paraId="0739D562" w14:textId="6C00FEBF" w:rsidR="00CA2743" w:rsidRPr="006B62ED" w:rsidRDefault="00B51E83" w:rsidP="0070398A">
      <w:pPr>
        <w:widowControl/>
        <w:wordWrap/>
        <w:autoSpaceDE/>
        <w:autoSpaceDN/>
        <w:rPr>
          <w:rFonts w:ascii="Times New Roman" w:hAnsi="Times New Roman" w:cs="Times New Roman"/>
          <w:b/>
          <w:noProof/>
          <w:sz w:val="24"/>
          <w:szCs w:val="24"/>
        </w:rPr>
      </w:pPr>
      <w:r w:rsidRPr="006B62ED">
        <w:rPr>
          <w:rFonts w:ascii="Times New Roman" w:hAnsi="Times New Roman" w:cs="Times New Roman"/>
          <w:b/>
          <w:noProof/>
          <w:sz w:val="24"/>
          <w:szCs w:val="24"/>
        </w:rPr>
        <w:fldChar w:fldCharType="end"/>
      </w:r>
      <w:bookmarkStart w:id="3" w:name="_GoBack"/>
      <w:bookmarkEnd w:id="3"/>
    </w:p>
    <w:sectPr w:rsidR="00CA2743" w:rsidRPr="006B62ED" w:rsidSect="004A6947">
      <w:pgSz w:w="11906" w:h="16838" w:code="9"/>
      <w:pgMar w:top="1440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CEDF1DD" w16cid:durableId="1FA25EBE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0027D4E" w14:textId="77777777" w:rsidR="003F7EE1" w:rsidRDefault="003F7EE1" w:rsidP="0033757A">
      <w:pPr>
        <w:spacing w:after="0" w:line="240" w:lineRule="auto"/>
      </w:pPr>
      <w:r>
        <w:separator/>
      </w:r>
    </w:p>
  </w:endnote>
  <w:endnote w:type="continuationSeparator" w:id="0">
    <w:p w14:paraId="6F63FD4C" w14:textId="77777777" w:rsidR="003F7EE1" w:rsidRDefault="003F7EE1" w:rsidP="003375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693949778"/>
      <w:docPartObj>
        <w:docPartGallery w:val="Page Numbers (Bottom of Page)"/>
        <w:docPartUnique/>
      </w:docPartObj>
    </w:sdtPr>
    <w:sdtEndPr/>
    <w:sdtContent>
      <w:p w14:paraId="61C542EB" w14:textId="7283B26C" w:rsidR="0000551A" w:rsidRPr="004C201A" w:rsidRDefault="0000551A">
        <w:pPr>
          <w:pStyle w:val="a5"/>
          <w:jc w:val="center"/>
        </w:pPr>
        <w:r w:rsidRPr="004C201A">
          <w:fldChar w:fldCharType="begin"/>
        </w:r>
        <w:r w:rsidRPr="004C201A">
          <w:instrText>PAGE   \* MERGEFORMAT</w:instrText>
        </w:r>
        <w:r w:rsidRPr="004C201A">
          <w:fldChar w:fldCharType="separate"/>
        </w:r>
        <w:r w:rsidR="009C5ACD">
          <w:rPr>
            <w:noProof/>
          </w:rPr>
          <w:t>17</w:t>
        </w:r>
        <w:r w:rsidRPr="004C201A">
          <w:fldChar w:fldCharType="end"/>
        </w:r>
      </w:p>
    </w:sdtContent>
  </w:sdt>
  <w:p w14:paraId="67A52788" w14:textId="77777777" w:rsidR="0000551A" w:rsidRPr="004C201A" w:rsidRDefault="0000551A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82EBE91" w14:textId="77777777" w:rsidR="003F7EE1" w:rsidRDefault="003F7EE1" w:rsidP="0033757A">
      <w:pPr>
        <w:spacing w:after="0" w:line="240" w:lineRule="auto"/>
      </w:pPr>
      <w:r>
        <w:separator/>
      </w:r>
    </w:p>
  </w:footnote>
  <w:footnote w:type="continuationSeparator" w:id="0">
    <w:p w14:paraId="07B321DF" w14:textId="77777777" w:rsidR="003F7EE1" w:rsidRDefault="003F7EE1" w:rsidP="0033757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131078" w:nlCheck="1" w:checkStyle="0"/>
  <w:activeWritingStyle w:appName="MSWord" w:lang="ko-KR" w:vendorID="64" w:dllVersion="131077" w:nlCheck="1" w:checkStyle="1"/>
  <w:defaultTabStop w:val="800"/>
  <w:hyphenationZone w:val="283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c2MTM1NrMwszQ0MLJU0lEKTi0uzszPAykwrAUAso/7X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Genomic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ddf0t9kdsfepe00dpx5zv3tzptrsas0fzd&quot;&gt;poly_new&lt;record-ids&gt;&lt;item&gt;12&lt;/item&gt;&lt;item&gt;110&lt;/item&gt;&lt;item&gt;115&lt;/item&gt;&lt;item&gt;116&lt;/item&gt;&lt;/record-ids&gt;&lt;/item&gt;&lt;/Libraries&gt;"/>
  </w:docVars>
  <w:rsids>
    <w:rsidRoot w:val="00A963B7"/>
    <w:rsid w:val="000038B9"/>
    <w:rsid w:val="0000470A"/>
    <w:rsid w:val="0000530C"/>
    <w:rsid w:val="0000551A"/>
    <w:rsid w:val="00017AF2"/>
    <w:rsid w:val="000240A3"/>
    <w:rsid w:val="00033976"/>
    <w:rsid w:val="0003610D"/>
    <w:rsid w:val="00047078"/>
    <w:rsid w:val="0005006E"/>
    <w:rsid w:val="00051C43"/>
    <w:rsid w:val="00057C47"/>
    <w:rsid w:val="00060308"/>
    <w:rsid w:val="00062884"/>
    <w:rsid w:val="00062EAD"/>
    <w:rsid w:val="000713E5"/>
    <w:rsid w:val="00071F87"/>
    <w:rsid w:val="00073E1B"/>
    <w:rsid w:val="00077D05"/>
    <w:rsid w:val="000831E7"/>
    <w:rsid w:val="00095CBD"/>
    <w:rsid w:val="000A08D3"/>
    <w:rsid w:val="000A365E"/>
    <w:rsid w:val="000A6532"/>
    <w:rsid w:val="000B1E24"/>
    <w:rsid w:val="000B6C84"/>
    <w:rsid w:val="000C2F99"/>
    <w:rsid w:val="000E3BFB"/>
    <w:rsid w:val="000E4B09"/>
    <w:rsid w:val="000F3430"/>
    <w:rsid w:val="000F4BC6"/>
    <w:rsid w:val="000F73BF"/>
    <w:rsid w:val="0011071A"/>
    <w:rsid w:val="001114FA"/>
    <w:rsid w:val="0011268C"/>
    <w:rsid w:val="00117143"/>
    <w:rsid w:val="001221E7"/>
    <w:rsid w:val="00123EAF"/>
    <w:rsid w:val="001336B4"/>
    <w:rsid w:val="0013451F"/>
    <w:rsid w:val="00147205"/>
    <w:rsid w:val="001476EF"/>
    <w:rsid w:val="00150972"/>
    <w:rsid w:val="001512F9"/>
    <w:rsid w:val="0015149F"/>
    <w:rsid w:val="00153B6F"/>
    <w:rsid w:val="001549D9"/>
    <w:rsid w:val="00157EDD"/>
    <w:rsid w:val="00163346"/>
    <w:rsid w:val="00166B50"/>
    <w:rsid w:val="00172242"/>
    <w:rsid w:val="00172756"/>
    <w:rsid w:val="001846E6"/>
    <w:rsid w:val="0018766C"/>
    <w:rsid w:val="00191264"/>
    <w:rsid w:val="00191746"/>
    <w:rsid w:val="001952ED"/>
    <w:rsid w:val="00197448"/>
    <w:rsid w:val="001A19B9"/>
    <w:rsid w:val="001A259C"/>
    <w:rsid w:val="001A3164"/>
    <w:rsid w:val="001A5641"/>
    <w:rsid w:val="001A5DEA"/>
    <w:rsid w:val="001A6454"/>
    <w:rsid w:val="001A71BE"/>
    <w:rsid w:val="001B3FB7"/>
    <w:rsid w:val="001B6031"/>
    <w:rsid w:val="001C087A"/>
    <w:rsid w:val="001C2703"/>
    <w:rsid w:val="001C6296"/>
    <w:rsid w:val="001C7F84"/>
    <w:rsid w:val="001D357B"/>
    <w:rsid w:val="001D38F7"/>
    <w:rsid w:val="001D65D6"/>
    <w:rsid w:val="001D6728"/>
    <w:rsid w:val="001D689E"/>
    <w:rsid w:val="001E1C3A"/>
    <w:rsid w:val="001E2448"/>
    <w:rsid w:val="001E2E84"/>
    <w:rsid w:val="001E4FD8"/>
    <w:rsid w:val="001E6ACD"/>
    <w:rsid w:val="001F16F0"/>
    <w:rsid w:val="001F1E3F"/>
    <w:rsid w:val="001F5133"/>
    <w:rsid w:val="001F5168"/>
    <w:rsid w:val="001F7465"/>
    <w:rsid w:val="00203E9B"/>
    <w:rsid w:val="00204022"/>
    <w:rsid w:val="002066C8"/>
    <w:rsid w:val="00212E1F"/>
    <w:rsid w:val="0022421A"/>
    <w:rsid w:val="00230B6F"/>
    <w:rsid w:val="00237348"/>
    <w:rsid w:val="002410A8"/>
    <w:rsid w:val="00273F07"/>
    <w:rsid w:val="002753C6"/>
    <w:rsid w:val="00280D52"/>
    <w:rsid w:val="00281E6D"/>
    <w:rsid w:val="002A25DB"/>
    <w:rsid w:val="002A65DA"/>
    <w:rsid w:val="002A7704"/>
    <w:rsid w:val="002C2941"/>
    <w:rsid w:val="002D1D13"/>
    <w:rsid w:val="002D37A5"/>
    <w:rsid w:val="002D6C01"/>
    <w:rsid w:val="002E2BF7"/>
    <w:rsid w:val="002F1188"/>
    <w:rsid w:val="002F3066"/>
    <w:rsid w:val="00306241"/>
    <w:rsid w:val="00322294"/>
    <w:rsid w:val="00322C92"/>
    <w:rsid w:val="003231FD"/>
    <w:rsid w:val="00331A40"/>
    <w:rsid w:val="003330FC"/>
    <w:rsid w:val="0033757A"/>
    <w:rsid w:val="0034056E"/>
    <w:rsid w:val="003408A7"/>
    <w:rsid w:val="0034232D"/>
    <w:rsid w:val="003518E6"/>
    <w:rsid w:val="003533ED"/>
    <w:rsid w:val="00363470"/>
    <w:rsid w:val="003649E2"/>
    <w:rsid w:val="003668DE"/>
    <w:rsid w:val="00370966"/>
    <w:rsid w:val="003713C2"/>
    <w:rsid w:val="00375C83"/>
    <w:rsid w:val="00385AD8"/>
    <w:rsid w:val="00392265"/>
    <w:rsid w:val="003A1359"/>
    <w:rsid w:val="003B2EBC"/>
    <w:rsid w:val="003C046D"/>
    <w:rsid w:val="003C5815"/>
    <w:rsid w:val="003C7B73"/>
    <w:rsid w:val="003C7EC7"/>
    <w:rsid w:val="003D4CFC"/>
    <w:rsid w:val="003D4EC3"/>
    <w:rsid w:val="003E1DF9"/>
    <w:rsid w:val="003E2E8A"/>
    <w:rsid w:val="003E5910"/>
    <w:rsid w:val="003F1419"/>
    <w:rsid w:val="003F7EE1"/>
    <w:rsid w:val="00400DD2"/>
    <w:rsid w:val="00403CAA"/>
    <w:rsid w:val="00412F90"/>
    <w:rsid w:val="004156D4"/>
    <w:rsid w:val="00417232"/>
    <w:rsid w:val="00420D13"/>
    <w:rsid w:val="00422354"/>
    <w:rsid w:val="004247EC"/>
    <w:rsid w:val="0042514B"/>
    <w:rsid w:val="00427FDC"/>
    <w:rsid w:val="00434F69"/>
    <w:rsid w:val="0044091E"/>
    <w:rsid w:val="00442C66"/>
    <w:rsid w:val="00443DC2"/>
    <w:rsid w:val="0044725F"/>
    <w:rsid w:val="00447E3A"/>
    <w:rsid w:val="00450C83"/>
    <w:rsid w:val="00451DA5"/>
    <w:rsid w:val="00453B4B"/>
    <w:rsid w:val="00457D53"/>
    <w:rsid w:val="00464B35"/>
    <w:rsid w:val="00470DF5"/>
    <w:rsid w:val="004730D4"/>
    <w:rsid w:val="00486470"/>
    <w:rsid w:val="004914A1"/>
    <w:rsid w:val="00491D2D"/>
    <w:rsid w:val="0049264A"/>
    <w:rsid w:val="004963AA"/>
    <w:rsid w:val="004A0B11"/>
    <w:rsid w:val="004A0E2C"/>
    <w:rsid w:val="004A2F62"/>
    <w:rsid w:val="004A437A"/>
    <w:rsid w:val="004A6947"/>
    <w:rsid w:val="004A6E3E"/>
    <w:rsid w:val="004C201A"/>
    <w:rsid w:val="004C3331"/>
    <w:rsid w:val="004C4ADD"/>
    <w:rsid w:val="004C615C"/>
    <w:rsid w:val="004C708F"/>
    <w:rsid w:val="004D63D1"/>
    <w:rsid w:val="004D7715"/>
    <w:rsid w:val="004E4EBA"/>
    <w:rsid w:val="004E5C8B"/>
    <w:rsid w:val="004E7259"/>
    <w:rsid w:val="004E78AD"/>
    <w:rsid w:val="004F03C6"/>
    <w:rsid w:val="004F0BBF"/>
    <w:rsid w:val="005233B7"/>
    <w:rsid w:val="0052378B"/>
    <w:rsid w:val="00527492"/>
    <w:rsid w:val="005351EA"/>
    <w:rsid w:val="005379D8"/>
    <w:rsid w:val="0054690E"/>
    <w:rsid w:val="00550FF9"/>
    <w:rsid w:val="0055130B"/>
    <w:rsid w:val="005517B8"/>
    <w:rsid w:val="00556597"/>
    <w:rsid w:val="00556876"/>
    <w:rsid w:val="00556AE5"/>
    <w:rsid w:val="00563546"/>
    <w:rsid w:val="0057328E"/>
    <w:rsid w:val="005742BE"/>
    <w:rsid w:val="005814D1"/>
    <w:rsid w:val="00587398"/>
    <w:rsid w:val="0059392C"/>
    <w:rsid w:val="005945C0"/>
    <w:rsid w:val="00596B1A"/>
    <w:rsid w:val="005A0716"/>
    <w:rsid w:val="005A5877"/>
    <w:rsid w:val="005A7688"/>
    <w:rsid w:val="005C104E"/>
    <w:rsid w:val="005C3C6C"/>
    <w:rsid w:val="005D555F"/>
    <w:rsid w:val="005D5560"/>
    <w:rsid w:val="005D5BC2"/>
    <w:rsid w:val="005E0F9F"/>
    <w:rsid w:val="005E1649"/>
    <w:rsid w:val="005E2917"/>
    <w:rsid w:val="005E74D9"/>
    <w:rsid w:val="005E7998"/>
    <w:rsid w:val="005F3913"/>
    <w:rsid w:val="005F64E1"/>
    <w:rsid w:val="005F6578"/>
    <w:rsid w:val="00603132"/>
    <w:rsid w:val="00607248"/>
    <w:rsid w:val="00611A74"/>
    <w:rsid w:val="006121D5"/>
    <w:rsid w:val="00614173"/>
    <w:rsid w:val="00620091"/>
    <w:rsid w:val="0062303B"/>
    <w:rsid w:val="00625F5A"/>
    <w:rsid w:val="006308AF"/>
    <w:rsid w:val="00631708"/>
    <w:rsid w:val="00632693"/>
    <w:rsid w:val="00636CBA"/>
    <w:rsid w:val="00636EC4"/>
    <w:rsid w:val="00637F7A"/>
    <w:rsid w:val="00643898"/>
    <w:rsid w:val="00645A48"/>
    <w:rsid w:val="00647C31"/>
    <w:rsid w:val="0065128D"/>
    <w:rsid w:val="006528FD"/>
    <w:rsid w:val="00653C4E"/>
    <w:rsid w:val="00675951"/>
    <w:rsid w:val="00677FA5"/>
    <w:rsid w:val="00680FBE"/>
    <w:rsid w:val="00685008"/>
    <w:rsid w:val="006857D2"/>
    <w:rsid w:val="00690F00"/>
    <w:rsid w:val="006913B0"/>
    <w:rsid w:val="006A2000"/>
    <w:rsid w:val="006A379A"/>
    <w:rsid w:val="006A50F4"/>
    <w:rsid w:val="006B0582"/>
    <w:rsid w:val="006B0D58"/>
    <w:rsid w:val="006B62ED"/>
    <w:rsid w:val="006C4409"/>
    <w:rsid w:val="006C479C"/>
    <w:rsid w:val="006C47CB"/>
    <w:rsid w:val="006D16DF"/>
    <w:rsid w:val="006D1870"/>
    <w:rsid w:val="006E16CD"/>
    <w:rsid w:val="006E1FAC"/>
    <w:rsid w:val="006E4D86"/>
    <w:rsid w:val="006F0EAA"/>
    <w:rsid w:val="006F243A"/>
    <w:rsid w:val="006F3A61"/>
    <w:rsid w:val="0070398A"/>
    <w:rsid w:val="00706DDB"/>
    <w:rsid w:val="00707864"/>
    <w:rsid w:val="00710DE8"/>
    <w:rsid w:val="0071208F"/>
    <w:rsid w:val="00715EF1"/>
    <w:rsid w:val="0072466B"/>
    <w:rsid w:val="00730072"/>
    <w:rsid w:val="00731A14"/>
    <w:rsid w:val="00733EF4"/>
    <w:rsid w:val="0074187D"/>
    <w:rsid w:val="007603D9"/>
    <w:rsid w:val="0076287C"/>
    <w:rsid w:val="00763BD3"/>
    <w:rsid w:val="0077489E"/>
    <w:rsid w:val="00776605"/>
    <w:rsid w:val="0078009A"/>
    <w:rsid w:val="0078188F"/>
    <w:rsid w:val="00784B09"/>
    <w:rsid w:val="00784D94"/>
    <w:rsid w:val="007911CD"/>
    <w:rsid w:val="00794998"/>
    <w:rsid w:val="007950B3"/>
    <w:rsid w:val="00796D24"/>
    <w:rsid w:val="00797731"/>
    <w:rsid w:val="007C0BC5"/>
    <w:rsid w:val="007C48AE"/>
    <w:rsid w:val="007C7479"/>
    <w:rsid w:val="007D2F8A"/>
    <w:rsid w:val="007E0093"/>
    <w:rsid w:val="007F287C"/>
    <w:rsid w:val="007F5FDA"/>
    <w:rsid w:val="007F6367"/>
    <w:rsid w:val="008042A9"/>
    <w:rsid w:val="008063E9"/>
    <w:rsid w:val="00807499"/>
    <w:rsid w:val="00810F67"/>
    <w:rsid w:val="00815067"/>
    <w:rsid w:val="00815331"/>
    <w:rsid w:val="0082085B"/>
    <w:rsid w:val="008209AF"/>
    <w:rsid w:val="0082566B"/>
    <w:rsid w:val="00840EE4"/>
    <w:rsid w:val="0084650F"/>
    <w:rsid w:val="00847352"/>
    <w:rsid w:val="008566B6"/>
    <w:rsid w:val="008611FF"/>
    <w:rsid w:val="008659AE"/>
    <w:rsid w:val="0086791E"/>
    <w:rsid w:val="0087206D"/>
    <w:rsid w:val="00873B0A"/>
    <w:rsid w:val="00884EE2"/>
    <w:rsid w:val="008869AD"/>
    <w:rsid w:val="00891C89"/>
    <w:rsid w:val="00897094"/>
    <w:rsid w:val="008A0108"/>
    <w:rsid w:val="008A04A3"/>
    <w:rsid w:val="008A10BC"/>
    <w:rsid w:val="008A4150"/>
    <w:rsid w:val="008A7647"/>
    <w:rsid w:val="008B2889"/>
    <w:rsid w:val="008D05E0"/>
    <w:rsid w:val="008D1001"/>
    <w:rsid w:val="008D306A"/>
    <w:rsid w:val="008D6062"/>
    <w:rsid w:val="008D6789"/>
    <w:rsid w:val="008F2C39"/>
    <w:rsid w:val="008F43DF"/>
    <w:rsid w:val="008F4C61"/>
    <w:rsid w:val="008F55DC"/>
    <w:rsid w:val="008F7FCD"/>
    <w:rsid w:val="00904861"/>
    <w:rsid w:val="009061FA"/>
    <w:rsid w:val="00911853"/>
    <w:rsid w:val="00911B3A"/>
    <w:rsid w:val="0091362C"/>
    <w:rsid w:val="00933345"/>
    <w:rsid w:val="0094239E"/>
    <w:rsid w:val="009447E7"/>
    <w:rsid w:val="0094515A"/>
    <w:rsid w:val="0095758B"/>
    <w:rsid w:val="00957BCD"/>
    <w:rsid w:val="0096018F"/>
    <w:rsid w:val="00962502"/>
    <w:rsid w:val="00962AF3"/>
    <w:rsid w:val="0096370D"/>
    <w:rsid w:val="0096440F"/>
    <w:rsid w:val="00967889"/>
    <w:rsid w:val="009712DF"/>
    <w:rsid w:val="009712E6"/>
    <w:rsid w:val="00974B3B"/>
    <w:rsid w:val="00975068"/>
    <w:rsid w:val="00977D95"/>
    <w:rsid w:val="00981D89"/>
    <w:rsid w:val="0098335C"/>
    <w:rsid w:val="009923BE"/>
    <w:rsid w:val="00992DAE"/>
    <w:rsid w:val="00995FB1"/>
    <w:rsid w:val="009A6C8B"/>
    <w:rsid w:val="009B375F"/>
    <w:rsid w:val="009C0ACC"/>
    <w:rsid w:val="009C1192"/>
    <w:rsid w:val="009C2803"/>
    <w:rsid w:val="009C5ACD"/>
    <w:rsid w:val="009D0745"/>
    <w:rsid w:val="009D2775"/>
    <w:rsid w:val="009D640C"/>
    <w:rsid w:val="009F13ED"/>
    <w:rsid w:val="009F26AA"/>
    <w:rsid w:val="009F310A"/>
    <w:rsid w:val="009F3AC7"/>
    <w:rsid w:val="009F5020"/>
    <w:rsid w:val="009F6BF4"/>
    <w:rsid w:val="00A0412F"/>
    <w:rsid w:val="00A120B6"/>
    <w:rsid w:val="00A15B34"/>
    <w:rsid w:val="00A17887"/>
    <w:rsid w:val="00A2313D"/>
    <w:rsid w:val="00A23EE1"/>
    <w:rsid w:val="00A30523"/>
    <w:rsid w:val="00A31D8E"/>
    <w:rsid w:val="00A33B42"/>
    <w:rsid w:val="00A340FE"/>
    <w:rsid w:val="00A37228"/>
    <w:rsid w:val="00A41874"/>
    <w:rsid w:val="00A4738B"/>
    <w:rsid w:val="00A47932"/>
    <w:rsid w:val="00A5563F"/>
    <w:rsid w:val="00A57C39"/>
    <w:rsid w:val="00A600CD"/>
    <w:rsid w:val="00A64040"/>
    <w:rsid w:val="00A67CED"/>
    <w:rsid w:val="00A70195"/>
    <w:rsid w:val="00A7361F"/>
    <w:rsid w:val="00A73DAE"/>
    <w:rsid w:val="00A75BF8"/>
    <w:rsid w:val="00A913D8"/>
    <w:rsid w:val="00A91AD0"/>
    <w:rsid w:val="00A963B7"/>
    <w:rsid w:val="00AA01BE"/>
    <w:rsid w:val="00AA16F2"/>
    <w:rsid w:val="00AA33E7"/>
    <w:rsid w:val="00AA4001"/>
    <w:rsid w:val="00AA52AB"/>
    <w:rsid w:val="00AB049F"/>
    <w:rsid w:val="00AB1D68"/>
    <w:rsid w:val="00AB267E"/>
    <w:rsid w:val="00AB319A"/>
    <w:rsid w:val="00AB4A52"/>
    <w:rsid w:val="00AB5100"/>
    <w:rsid w:val="00AC1039"/>
    <w:rsid w:val="00AC1105"/>
    <w:rsid w:val="00AD546F"/>
    <w:rsid w:val="00AD5F20"/>
    <w:rsid w:val="00AE2BFA"/>
    <w:rsid w:val="00AE3170"/>
    <w:rsid w:val="00AE68D0"/>
    <w:rsid w:val="00AF6215"/>
    <w:rsid w:val="00AF714F"/>
    <w:rsid w:val="00AF7658"/>
    <w:rsid w:val="00B00606"/>
    <w:rsid w:val="00B00B4E"/>
    <w:rsid w:val="00B1039A"/>
    <w:rsid w:val="00B108D7"/>
    <w:rsid w:val="00B11D0D"/>
    <w:rsid w:val="00B1268B"/>
    <w:rsid w:val="00B13BCA"/>
    <w:rsid w:val="00B20D7C"/>
    <w:rsid w:val="00B22BA2"/>
    <w:rsid w:val="00B23499"/>
    <w:rsid w:val="00B27063"/>
    <w:rsid w:val="00B279B5"/>
    <w:rsid w:val="00B27F27"/>
    <w:rsid w:val="00B31F66"/>
    <w:rsid w:val="00B32E10"/>
    <w:rsid w:val="00B34156"/>
    <w:rsid w:val="00B35B5B"/>
    <w:rsid w:val="00B40C17"/>
    <w:rsid w:val="00B51E83"/>
    <w:rsid w:val="00B5775F"/>
    <w:rsid w:val="00B57A31"/>
    <w:rsid w:val="00B6441B"/>
    <w:rsid w:val="00B65D6E"/>
    <w:rsid w:val="00B73414"/>
    <w:rsid w:val="00B75A6A"/>
    <w:rsid w:val="00B77CF9"/>
    <w:rsid w:val="00B84259"/>
    <w:rsid w:val="00B91B5F"/>
    <w:rsid w:val="00B96BE9"/>
    <w:rsid w:val="00B974B8"/>
    <w:rsid w:val="00BA24C9"/>
    <w:rsid w:val="00BA5149"/>
    <w:rsid w:val="00BB0F6C"/>
    <w:rsid w:val="00BB176A"/>
    <w:rsid w:val="00BC2804"/>
    <w:rsid w:val="00BC34DA"/>
    <w:rsid w:val="00BD706E"/>
    <w:rsid w:val="00BE77A5"/>
    <w:rsid w:val="00BF1523"/>
    <w:rsid w:val="00BF2234"/>
    <w:rsid w:val="00C03063"/>
    <w:rsid w:val="00C040F9"/>
    <w:rsid w:val="00C122AF"/>
    <w:rsid w:val="00C1471B"/>
    <w:rsid w:val="00C17CFC"/>
    <w:rsid w:val="00C20CEF"/>
    <w:rsid w:val="00C221E4"/>
    <w:rsid w:val="00C2517A"/>
    <w:rsid w:val="00C3435C"/>
    <w:rsid w:val="00C3661F"/>
    <w:rsid w:val="00C46A45"/>
    <w:rsid w:val="00C46CA7"/>
    <w:rsid w:val="00C46FF5"/>
    <w:rsid w:val="00C51AE2"/>
    <w:rsid w:val="00C52113"/>
    <w:rsid w:val="00C57FD3"/>
    <w:rsid w:val="00C663A1"/>
    <w:rsid w:val="00C664D6"/>
    <w:rsid w:val="00C72248"/>
    <w:rsid w:val="00C73BA3"/>
    <w:rsid w:val="00C74DC9"/>
    <w:rsid w:val="00C8212A"/>
    <w:rsid w:val="00C8273B"/>
    <w:rsid w:val="00C8339F"/>
    <w:rsid w:val="00C86144"/>
    <w:rsid w:val="00C87D43"/>
    <w:rsid w:val="00C914B0"/>
    <w:rsid w:val="00C91B88"/>
    <w:rsid w:val="00CA2743"/>
    <w:rsid w:val="00CA2DAB"/>
    <w:rsid w:val="00CA2F61"/>
    <w:rsid w:val="00CA4283"/>
    <w:rsid w:val="00CA4B57"/>
    <w:rsid w:val="00CB2F45"/>
    <w:rsid w:val="00CC1ED4"/>
    <w:rsid w:val="00CC3484"/>
    <w:rsid w:val="00CC46C9"/>
    <w:rsid w:val="00CC71C2"/>
    <w:rsid w:val="00CD1ACA"/>
    <w:rsid w:val="00CD5EE2"/>
    <w:rsid w:val="00CD71B7"/>
    <w:rsid w:val="00CE0DC5"/>
    <w:rsid w:val="00CE11B2"/>
    <w:rsid w:val="00CE48EC"/>
    <w:rsid w:val="00CE662D"/>
    <w:rsid w:val="00D00AAB"/>
    <w:rsid w:val="00D02116"/>
    <w:rsid w:val="00D03B93"/>
    <w:rsid w:val="00D05674"/>
    <w:rsid w:val="00D225F8"/>
    <w:rsid w:val="00D27820"/>
    <w:rsid w:val="00D404CA"/>
    <w:rsid w:val="00D40DB1"/>
    <w:rsid w:val="00D41834"/>
    <w:rsid w:val="00D43935"/>
    <w:rsid w:val="00D444F3"/>
    <w:rsid w:val="00D45C82"/>
    <w:rsid w:val="00D460B4"/>
    <w:rsid w:val="00D574EC"/>
    <w:rsid w:val="00D57B1E"/>
    <w:rsid w:val="00D6071E"/>
    <w:rsid w:val="00D60E81"/>
    <w:rsid w:val="00D61861"/>
    <w:rsid w:val="00D63636"/>
    <w:rsid w:val="00D7277E"/>
    <w:rsid w:val="00D767F6"/>
    <w:rsid w:val="00D76B07"/>
    <w:rsid w:val="00D816DA"/>
    <w:rsid w:val="00D81A7F"/>
    <w:rsid w:val="00D8269E"/>
    <w:rsid w:val="00D913CD"/>
    <w:rsid w:val="00D960F7"/>
    <w:rsid w:val="00D968C6"/>
    <w:rsid w:val="00DA420E"/>
    <w:rsid w:val="00DB0B57"/>
    <w:rsid w:val="00DB1B69"/>
    <w:rsid w:val="00DB6CD4"/>
    <w:rsid w:val="00DC0A5D"/>
    <w:rsid w:val="00DC496E"/>
    <w:rsid w:val="00DC7FC0"/>
    <w:rsid w:val="00DD0B2A"/>
    <w:rsid w:val="00DD1420"/>
    <w:rsid w:val="00DD1718"/>
    <w:rsid w:val="00DD19D6"/>
    <w:rsid w:val="00DD28D4"/>
    <w:rsid w:val="00DD304E"/>
    <w:rsid w:val="00DD7601"/>
    <w:rsid w:val="00DE5DAC"/>
    <w:rsid w:val="00DE6276"/>
    <w:rsid w:val="00DF0CEF"/>
    <w:rsid w:val="00DF3B96"/>
    <w:rsid w:val="00DF58C4"/>
    <w:rsid w:val="00E01F1E"/>
    <w:rsid w:val="00E02F45"/>
    <w:rsid w:val="00E143E2"/>
    <w:rsid w:val="00E15ED7"/>
    <w:rsid w:val="00E15F48"/>
    <w:rsid w:val="00E21943"/>
    <w:rsid w:val="00E232B8"/>
    <w:rsid w:val="00E3381C"/>
    <w:rsid w:val="00E41286"/>
    <w:rsid w:val="00E4255A"/>
    <w:rsid w:val="00E4329D"/>
    <w:rsid w:val="00E51D4E"/>
    <w:rsid w:val="00E52C1C"/>
    <w:rsid w:val="00E60524"/>
    <w:rsid w:val="00E62D61"/>
    <w:rsid w:val="00E703EB"/>
    <w:rsid w:val="00E70AA5"/>
    <w:rsid w:val="00E711BF"/>
    <w:rsid w:val="00E7198A"/>
    <w:rsid w:val="00E7383A"/>
    <w:rsid w:val="00E75D8B"/>
    <w:rsid w:val="00E87E95"/>
    <w:rsid w:val="00E91DE1"/>
    <w:rsid w:val="00E96BB6"/>
    <w:rsid w:val="00EA4F9D"/>
    <w:rsid w:val="00EA7304"/>
    <w:rsid w:val="00EA7D4B"/>
    <w:rsid w:val="00EB15BA"/>
    <w:rsid w:val="00EB1F68"/>
    <w:rsid w:val="00EB47EE"/>
    <w:rsid w:val="00EB55F3"/>
    <w:rsid w:val="00EC04C8"/>
    <w:rsid w:val="00EC22CD"/>
    <w:rsid w:val="00EC5163"/>
    <w:rsid w:val="00EC67F1"/>
    <w:rsid w:val="00ED5E71"/>
    <w:rsid w:val="00EE0DFD"/>
    <w:rsid w:val="00EE2577"/>
    <w:rsid w:val="00EE6531"/>
    <w:rsid w:val="00EF0CFC"/>
    <w:rsid w:val="00EF10DA"/>
    <w:rsid w:val="00F04235"/>
    <w:rsid w:val="00F0490F"/>
    <w:rsid w:val="00F04BE1"/>
    <w:rsid w:val="00F077A1"/>
    <w:rsid w:val="00F123DE"/>
    <w:rsid w:val="00F14A7B"/>
    <w:rsid w:val="00F21262"/>
    <w:rsid w:val="00F25069"/>
    <w:rsid w:val="00F2566A"/>
    <w:rsid w:val="00F30986"/>
    <w:rsid w:val="00F34577"/>
    <w:rsid w:val="00F36E80"/>
    <w:rsid w:val="00F446F6"/>
    <w:rsid w:val="00F45654"/>
    <w:rsid w:val="00F45E73"/>
    <w:rsid w:val="00F469C8"/>
    <w:rsid w:val="00F53E4B"/>
    <w:rsid w:val="00F56283"/>
    <w:rsid w:val="00F569E2"/>
    <w:rsid w:val="00F62101"/>
    <w:rsid w:val="00F67DA2"/>
    <w:rsid w:val="00F717FD"/>
    <w:rsid w:val="00F74E3A"/>
    <w:rsid w:val="00F804FF"/>
    <w:rsid w:val="00F8096A"/>
    <w:rsid w:val="00F82691"/>
    <w:rsid w:val="00F85CA2"/>
    <w:rsid w:val="00F868B2"/>
    <w:rsid w:val="00F9097D"/>
    <w:rsid w:val="00F949FA"/>
    <w:rsid w:val="00F94AA4"/>
    <w:rsid w:val="00FB11E8"/>
    <w:rsid w:val="00FB2E45"/>
    <w:rsid w:val="00FB3348"/>
    <w:rsid w:val="00FB5B71"/>
    <w:rsid w:val="00FC22E9"/>
    <w:rsid w:val="00FC6442"/>
    <w:rsid w:val="00FD5533"/>
    <w:rsid w:val="00FD6F0F"/>
    <w:rsid w:val="00FE688A"/>
    <w:rsid w:val="00FF036A"/>
    <w:rsid w:val="00FF22E2"/>
    <w:rsid w:val="00FF5FEC"/>
    <w:rsid w:val="00FF6721"/>
    <w:rsid w:val="00FF7E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0D3314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73BA3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A963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33757A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33757A"/>
  </w:style>
  <w:style w:type="paragraph" w:styleId="a5">
    <w:name w:val="footer"/>
    <w:basedOn w:val="a"/>
    <w:link w:val="Char0"/>
    <w:uiPriority w:val="99"/>
    <w:unhideWhenUsed/>
    <w:rsid w:val="0033757A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33757A"/>
  </w:style>
  <w:style w:type="paragraph" w:styleId="a6">
    <w:name w:val="Balloon Text"/>
    <w:basedOn w:val="a"/>
    <w:link w:val="Char1"/>
    <w:uiPriority w:val="99"/>
    <w:semiHidden/>
    <w:unhideWhenUsed/>
    <w:rsid w:val="00796D24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1">
    <w:name w:val="풍선 도움말 텍스트 Char"/>
    <w:basedOn w:val="a0"/>
    <w:link w:val="a6"/>
    <w:uiPriority w:val="99"/>
    <w:semiHidden/>
    <w:rsid w:val="00796D24"/>
    <w:rPr>
      <w:rFonts w:asciiTheme="majorHAnsi" w:eastAsiaTheme="majorEastAsia" w:hAnsiTheme="majorHAnsi" w:cstheme="majorBidi"/>
      <w:sz w:val="18"/>
      <w:szCs w:val="18"/>
    </w:rPr>
  </w:style>
  <w:style w:type="table" w:customStyle="1" w:styleId="11">
    <w:name w:val="눈금 표 1 밝게1"/>
    <w:basedOn w:val="a1"/>
    <w:uiPriority w:val="46"/>
    <w:rsid w:val="007F287C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1">
    <w:name w:val="표 눈금 밝게1"/>
    <w:basedOn w:val="a1"/>
    <w:uiPriority w:val="40"/>
    <w:rsid w:val="00F36E80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a7">
    <w:name w:val="Hyperlink"/>
    <w:basedOn w:val="a0"/>
    <w:uiPriority w:val="99"/>
    <w:unhideWhenUsed/>
    <w:rsid w:val="009F13ED"/>
    <w:rPr>
      <w:color w:val="0563C1"/>
      <w:u w:val="single"/>
    </w:rPr>
  </w:style>
  <w:style w:type="character" w:styleId="a8">
    <w:name w:val="FollowedHyperlink"/>
    <w:basedOn w:val="a0"/>
    <w:uiPriority w:val="99"/>
    <w:semiHidden/>
    <w:unhideWhenUsed/>
    <w:rsid w:val="009F13ED"/>
    <w:rPr>
      <w:color w:val="954F72"/>
      <w:u w:val="single"/>
    </w:rPr>
  </w:style>
  <w:style w:type="paragraph" w:customStyle="1" w:styleId="font5">
    <w:name w:val="font5"/>
    <w:basedOn w:val="a"/>
    <w:rsid w:val="009F13ED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맑은 고딕" w:eastAsia="맑은 고딕" w:hAnsi="맑은 고딕" w:cs="굴림"/>
      <w:kern w:val="0"/>
      <w:sz w:val="16"/>
      <w:szCs w:val="16"/>
    </w:rPr>
  </w:style>
  <w:style w:type="character" w:styleId="a9">
    <w:name w:val="line number"/>
    <w:basedOn w:val="a0"/>
    <w:uiPriority w:val="99"/>
    <w:semiHidden/>
    <w:unhideWhenUsed/>
    <w:rsid w:val="005A0716"/>
  </w:style>
  <w:style w:type="character" w:styleId="aa">
    <w:name w:val="annotation reference"/>
    <w:basedOn w:val="a0"/>
    <w:uiPriority w:val="99"/>
    <w:semiHidden/>
    <w:unhideWhenUsed/>
    <w:rsid w:val="00F67DA2"/>
    <w:rPr>
      <w:sz w:val="18"/>
      <w:szCs w:val="18"/>
    </w:rPr>
  </w:style>
  <w:style w:type="paragraph" w:styleId="ab">
    <w:name w:val="annotation text"/>
    <w:basedOn w:val="a"/>
    <w:link w:val="Char2"/>
    <w:uiPriority w:val="99"/>
    <w:semiHidden/>
    <w:unhideWhenUsed/>
    <w:rsid w:val="00F67DA2"/>
    <w:pPr>
      <w:jc w:val="left"/>
    </w:pPr>
  </w:style>
  <w:style w:type="character" w:customStyle="1" w:styleId="Char2">
    <w:name w:val="메모 텍스트 Char"/>
    <w:basedOn w:val="a0"/>
    <w:link w:val="ab"/>
    <w:uiPriority w:val="99"/>
    <w:semiHidden/>
    <w:rsid w:val="00F67DA2"/>
  </w:style>
  <w:style w:type="character" w:styleId="ac">
    <w:name w:val="Emphasis"/>
    <w:basedOn w:val="a0"/>
    <w:uiPriority w:val="20"/>
    <w:qFormat/>
    <w:rsid w:val="009712DF"/>
    <w:rPr>
      <w:b/>
      <w:bCs/>
      <w:i w:val="0"/>
      <w:iCs w:val="0"/>
    </w:rPr>
  </w:style>
  <w:style w:type="paragraph" w:customStyle="1" w:styleId="EndNoteBibliographyTitle">
    <w:name w:val="EndNote Bibliography Title"/>
    <w:basedOn w:val="a"/>
    <w:link w:val="EndNoteBibliographyTitleChar"/>
    <w:rsid w:val="006F3A61"/>
    <w:pPr>
      <w:spacing w:after="0"/>
      <w:jc w:val="center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6F3A61"/>
    <w:rPr>
      <w:rFonts w:ascii="Times New Roman" w:eastAsia="맑은 고딕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6F3A61"/>
    <w:pPr>
      <w:spacing w:line="360" w:lineRule="auto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6F3A61"/>
    <w:rPr>
      <w:rFonts w:ascii="Times New Roman" w:eastAsia="맑은 고딕" w:hAnsi="Times New Roman" w:cs="Times New Roman"/>
      <w:noProof/>
      <w:sz w:val="24"/>
    </w:rPr>
  </w:style>
  <w:style w:type="paragraph" w:styleId="ad">
    <w:name w:val="annotation subject"/>
    <w:basedOn w:val="ab"/>
    <w:next w:val="ab"/>
    <w:link w:val="Char3"/>
    <w:uiPriority w:val="99"/>
    <w:semiHidden/>
    <w:unhideWhenUsed/>
    <w:rsid w:val="00153B6F"/>
    <w:rPr>
      <w:b/>
      <w:bCs/>
    </w:rPr>
  </w:style>
  <w:style w:type="character" w:customStyle="1" w:styleId="Char3">
    <w:name w:val="메모 주제 Char"/>
    <w:basedOn w:val="Char2"/>
    <w:link w:val="ad"/>
    <w:uiPriority w:val="99"/>
    <w:semiHidden/>
    <w:rsid w:val="00153B6F"/>
    <w:rPr>
      <w:b/>
      <w:bCs/>
    </w:rPr>
  </w:style>
  <w:style w:type="paragraph" w:styleId="ae">
    <w:name w:val="Normal (Web)"/>
    <w:basedOn w:val="a"/>
    <w:uiPriority w:val="99"/>
    <w:semiHidden/>
    <w:unhideWhenUsed/>
    <w:rsid w:val="00E4255A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paragraph" w:styleId="af">
    <w:name w:val="Revision"/>
    <w:hidden/>
    <w:uiPriority w:val="99"/>
    <w:semiHidden/>
    <w:rsid w:val="004C201A"/>
    <w:pPr>
      <w:spacing w:after="0" w:line="240" w:lineRule="auto"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750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68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9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26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40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20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74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969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08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721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92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14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940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246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929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28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29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70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47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241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11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265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73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872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269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27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9" Type="http://schemas.microsoft.com/office/2016/09/relationships/commentsIds" Target="commentsId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BB12263-2E7F-4589-AE95-4ADB92B190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9</Pages>
  <Words>2332</Words>
  <Characters>13299</Characters>
  <Application>Microsoft Office Word</Application>
  <DocSecurity>0</DocSecurity>
  <Lines>110</Lines>
  <Paragraphs>31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6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2-07T06:43:00Z</dcterms:created>
  <dcterms:modified xsi:type="dcterms:W3CDTF">2019-02-07T06:43:00Z</dcterms:modified>
</cp:coreProperties>
</file>